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24462DA7" w:rsidR="007F35ED" w:rsidRDefault="009C7583" w:rsidP="00C945DC">
      <w:pPr>
        <w:pStyle w:val="Heading1"/>
      </w:pPr>
      <w:r>
        <w:t>Association</w:t>
      </w:r>
      <w:r w:rsidR="007F35ED">
        <w:t xml:space="preserve"> between subjective effort surveys and objective directly-measured workload</w:t>
      </w:r>
      <w:r w:rsidR="003F4CE5">
        <w:t>s in</w:t>
      </w:r>
      <w:r w:rsidR="00F5247C">
        <w:t xml:space="preserve"> Hispanic</w:t>
      </w:r>
      <w:r w:rsidR="003F4CE5">
        <w:t xml:space="preserve"> migrant farmworkers</w:t>
      </w:r>
    </w:p>
    <w:p w14:paraId="5FF4C34E" w14:textId="77777777" w:rsidR="002374EB" w:rsidRDefault="002374EB" w:rsidP="002374EB"/>
    <w:p w14:paraId="20844927" w14:textId="7C1266D2" w:rsidR="00BF3903" w:rsidRDefault="00BF3903" w:rsidP="00BF3903">
      <w:pPr>
        <w:pStyle w:val="Heading3"/>
        <w:spacing w:line="480" w:lineRule="auto"/>
      </w:pPr>
      <w:r>
        <w:t>A</w:t>
      </w:r>
      <w:r>
        <w:t>uthors</w:t>
      </w:r>
    </w:p>
    <w:p w14:paraId="68FF7375" w14:textId="22B19A98" w:rsidR="00BF3903" w:rsidRPr="00BF3903" w:rsidRDefault="00BF3903" w:rsidP="00BF3903">
      <w:pPr>
        <w:spacing w:line="480" w:lineRule="auto"/>
      </w:pPr>
      <w:r>
        <w:t>Ornwipa Thamsuwan,</w:t>
      </w:r>
      <w:r w:rsidR="0060652A" w:rsidRPr="0060652A">
        <w:t xml:space="preserve"> </w:t>
      </w:r>
      <w:commentRangeStart w:id="0"/>
      <w:r w:rsidR="0060652A">
        <w:t>Pablo Palmandez</w:t>
      </w:r>
      <w:commentRangeEnd w:id="0"/>
      <w:r w:rsidR="0060652A">
        <w:rPr>
          <w:rStyle w:val="CommentReference"/>
        </w:rPr>
        <w:commentReference w:id="0"/>
      </w:r>
      <w:r w:rsidR="0060652A">
        <w:t xml:space="preserve">, </w:t>
      </w:r>
      <w:commentRangeStart w:id="1"/>
      <w:r>
        <w:t>Kit Galvin</w:t>
      </w:r>
      <w:commentRangeEnd w:id="1"/>
      <w:r w:rsidR="005E641F">
        <w:rPr>
          <w:rStyle w:val="CommentReference"/>
        </w:rPr>
        <w:commentReference w:id="1"/>
      </w:r>
      <w:r>
        <w:t>, Peter W. Johnson</w:t>
      </w:r>
    </w:p>
    <w:p w14:paraId="4BF56E70" w14:textId="4D285CFE" w:rsidR="002374EB" w:rsidRDefault="002374EB" w:rsidP="002374EB">
      <w:pPr>
        <w:pStyle w:val="Heading3"/>
        <w:spacing w:line="480" w:lineRule="auto"/>
      </w:pPr>
      <w:r>
        <w:t xml:space="preserve">Abstract </w:t>
      </w:r>
      <w:bookmarkStart w:id="2" w:name="_GoBack"/>
      <w:bookmarkEnd w:id="2"/>
    </w:p>
    <w:p w14:paraId="219A9622" w14:textId="77777777" w:rsidR="002374EB" w:rsidRDefault="002374EB" w:rsidP="002374EB">
      <w:pPr>
        <w:spacing w:line="480" w:lineRule="auto"/>
      </w:pPr>
      <w:r>
        <w:t xml:space="preserve">In North America, Hispanic migrant farmworkers have been exposed to occupational ergonomic risks. It was unknown whether standardized subjective ergonomic assessment tools could yield meaningful results in this population due to cultural differences in the perception of effort and pain. This study investigated whether subjective scales widely used in exercise were associated with objective direct measures such as metabolic load and muscle fatigue in this population. </w:t>
      </w:r>
    </w:p>
    <w:p w14:paraId="427E48DA" w14:textId="77777777" w:rsidR="002374EB" w:rsidRDefault="002374EB" w:rsidP="002374EB">
      <w:pPr>
        <w:spacing w:line="480" w:lineRule="auto"/>
      </w:pPr>
      <w:r>
        <w:t>Twenty-four migrant apple harvesters participated in this study. Borg RPE in Spanish and Omni RPE with pictures of tree fruit harvesters were used for assessing overall effort at four time points during a work shift. Borg CR10 was used for assessing local discomfort at shoulders. To find correlations between objective and subjective overall exertion, we conducted linear regressions of the percentage of heart rate reserve (% HRR) on the Borg RPE and Omni RPE. In terms of local discomfort, the median power frequency (MPF) of trapezius electromyography (EMG) was used for representing muscle fatigue. Then a time-adjusted muscle fatigue was regressed on Borg CR10 increases or decreases from the beginning to the end of the work shift.</w:t>
      </w:r>
    </w:p>
    <w:p w14:paraId="01BDBD5F" w14:textId="77777777" w:rsidR="002374EB" w:rsidRDefault="002374EB" w:rsidP="002374EB">
      <w:pPr>
        <w:spacing w:line="480" w:lineRule="auto"/>
      </w:pPr>
      <w:r>
        <w:t>When stratifying by the time of measurement, Borg RPE and Omni RPE were significantly correlated to the % HRR, i.e. metabolic load, after the hard work but not after the light work. Therefore, these scales might be useful for certain situations. For the local discomfort, Borg CR10 were not correlated with the MPF of EMG. Thus, the use of such subjective ratings could not replace direct measurement.</w:t>
      </w:r>
    </w:p>
    <w:p w14:paraId="6B2E3A1B" w14:textId="77777777" w:rsidR="002374EB" w:rsidRDefault="002374EB" w:rsidP="002374EB">
      <w:pPr>
        <w:pStyle w:val="Heading2"/>
        <w:spacing w:line="480" w:lineRule="auto"/>
      </w:pPr>
      <w:r>
        <w:lastRenderedPageBreak/>
        <w:t>Keywords</w:t>
      </w:r>
    </w:p>
    <w:p w14:paraId="02D710DD" w14:textId="0CEC6BE1" w:rsidR="002374EB" w:rsidRDefault="002374EB" w:rsidP="002374EB">
      <w:pPr>
        <w:spacing w:line="480" w:lineRule="auto"/>
      </w:pPr>
      <w:r>
        <w:t>Hispanic migrant farmworkers; correlation; Borg; metabolic load; percent of heart rate reserve; muscle fatigue; electromyography</w:t>
      </w:r>
    </w:p>
    <w:p w14:paraId="0FAE9840" w14:textId="77777777" w:rsidR="002374EB" w:rsidRDefault="002374EB" w:rsidP="002374EB">
      <w:pPr>
        <w:pStyle w:val="Heading2"/>
        <w:spacing w:line="480" w:lineRule="auto"/>
      </w:pPr>
      <w:r>
        <w:t>Relevance to industry</w:t>
      </w:r>
    </w:p>
    <w:p w14:paraId="2D2E8BB8" w14:textId="43CA5A61" w:rsidR="00C945DC" w:rsidRDefault="002374EB" w:rsidP="003727D0">
      <w:pPr>
        <w:spacing w:line="480" w:lineRule="auto"/>
      </w:pPr>
      <w:r>
        <w:t>Hispanic migrant agricultural workers are essential in the U.S. food supply chain. While they have been exposed to occupational ergonomic risks, subjective research instruments developed in other settings like cycling exercise and in other population, such as young healthy white adults, may not be applicable to the migrant farmworkers. This research examined the correlations between the subjective scales and the directly-measures data. The results could be used by the practitioners to decide whether to use such scales and how to interpret the outcomes in relation to the actual workloads.</w:t>
      </w:r>
    </w:p>
    <w:p w14:paraId="3E3FDCFF" w14:textId="3A9F1940" w:rsidR="0021786B" w:rsidRDefault="00497399" w:rsidP="00497399">
      <w:pPr>
        <w:pStyle w:val="Heading2"/>
        <w:spacing w:line="480" w:lineRule="auto"/>
      </w:pPr>
      <w:r>
        <w:t xml:space="preserve">1. </w:t>
      </w:r>
      <w:r w:rsidR="007F35ED">
        <w:t>Introduction</w:t>
      </w:r>
    </w:p>
    <w:p w14:paraId="39040937" w14:textId="018DBAA8" w:rsidR="0047623D" w:rsidRDefault="0047623D" w:rsidP="0047623D">
      <w:pPr>
        <w:pStyle w:val="Heading3"/>
        <w:spacing w:line="480" w:lineRule="auto"/>
      </w:pPr>
      <w:r>
        <w:t>1.1 Context of Hispanic migrant farmworkers in North America</w:t>
      </w:r>
    </w:p>
    <w:p w14:paraId="6AE24D62" w14:textId="5129E935" w:rsidR="0047623D" w:rsidRDefault="0047623D" w:rsidP="0047623D">
      <w:pPr>
        <w:spacing w:line="480" w:lineRule="auto"/>
      </w:pPr>
      <w:r w:rsidRPr="00D4501F">
        <w:t xml:space="preserve">In the past several decades, the majority of farmworkers in the United States are </w:t>
      </w:r>
      <w:r w:rsidR="001D004D">
        <w:t>Hispanic</w:t>
      </w:r>
      <w:r w:rsidRPr="00D4501F">
        <w:t xml:space="preserve"> migrants</w:t>
      </w:r>
      <w:r>
        <w:t xml:space="preserve"> and </w:t>
      </w:r>
      <w:r w:rsidRPr="00D4501F">
        <w:t>more than half of th</w:t>
      </w:r>
      <w:r>
        <w:t>e population</w:t>
      </w:r>
      <w:r w:rsidRPr="00D4501F">
        <w:t xml:space="preserve"> do not have authorization to work in the United States</w:t>
      </w:r>
      <w:r>
        <w:t xml:space="preserve"> </w:t>
      </w:r>
      <w:r>
        <w:fldChar w:fldCharType="begin" w:fldLock="1"/>
      </w:r>
      <w:r>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fldChar w:fldCharType="separate"/>
      </w:r>
      <w:r w:rsidRPr="00361024">
        <w:rPr>
          <w:noProof/>
        </w:rPr>
        <w:t>(Castillo et al., 2021)</w:t>
      </w:r>
      <w:r>
        <w:fldChar w:fldCharType="end"/>
      </w:r>
      <w:r w:rsidRPr="00D4501F">
        <w:t>.</w:t>
      </w:r>
      <w:r>
        <w:t xml:space="preserve"> Despite being essential to the North American economy, migrant farmworkers’ exposure to the risks of occupational hazard have been negatively affected by language and cultural barriers. Compared to US-born farmworkers, undocumented </w:t>
      </w:r>
      <w:r w:rsidR="00F17788">
        <w:t>Hispanic</w:t>
      </w:r>
      <w:r>
        <w:t xml:space="preserve"> workers had more precarious work, earn less, and more often paid piece rate than hourly </w:t>
      </w:r>
      <w:r>
        <w:fldChar w:fldCharType="begin" w:fldLock="1"/>
      </w:r>
      <w:r>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fldChar w:fldCharType="separate"/>
      </w:r>
      <w:r w:rsidRPr="00CD2A14">
        <w:rPr>
          <w:noProof/>
        </w:rPr>
        <w:t>(Reid &amp; Schenker, 2016)</w:t>
      </w:r>
      <w:r>
        <w:fldChar w:fldCharType="end"/>
      </w:r>
      <w:r>
        <w:t xml:space="preserve">. This situation has led to more exposure to physical and mental stress </w:t>
      </w:r>
      <w:r w:rsidRPr="00CD2A14">
        <w:fldChar w:fldCharType="begin" w:fldLock="1"/>
      </w:r>
      <w:r>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CD2A14">
        <w:fldChar w:fldCharType="separate"/>
      </w:r>
      <w:r w:rsidRPr="00CD2A14">
        <w:rPr>
          <w:noProof/>
        </w:rPr>
        <w:t>(Clouser et al., 2018; Panikkar &amp; Barrett, 2021)</w:t>
      </w:r>
      <w:r w:rsidRPr="00CD2A14">
        <w:fldChar w:fldCharType="end"/>
      </w:r>
      <w:r>
        <w:t xml:space="preserve">, ultimately leading to work-related musculoskeletal injuries </w:t>
      </w:r>
      <w:r>
        <w:fldChar w:fldCharType="begin" w:fldLock="1"/>
      </w:r>
      <w:r>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fldChar w:fldCharType="separate"/>
      </w:r>
      <w:r w:rsidRPr="00CC5DA2">
        <w:rPr>
          <w:noProof/>
        </w:rPr>
        <w:t>(Cooper et al., 2006; McCurdy et al., 2003)</w:t>
      </w:r>
      <w:r>
        <w:fldChar w:fldCharType="end"/>
      </w:r>
      <w:r w:rsidRPr="00CD2A14">
        <w:t xml:space="preserve">. </w:t>
      </w:r>
      <w:r w:rsidR="00F17788">
        <w:t>Additionally</w:t>
      </w:r>
      <w:r>
        <w:t xml:space="preserve">, this reported problem was affected by increasing age and being female </w:t>
      </w:r>
      <w:r>
        <w:fldChar w:fldCharType="begin" w:fldLock="1"/>
      </w:r>
      <w:r w:rsidR="004C3899">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fldChar w:fldCharType="separate"/>
      </w:r>
      <w:r w:rsidRPr="004078C6">
        <w:rPr>
          <w:noProof/>
        </w:rPr>
        <w:t>(Shah et al., 2009; McCurdy et al., 2003)</w:t>
      </w:r>
      <w:r>
        <w:fldChar w:fldCharType="end"/>
      </w:r>
      <w:r>
        <w:t xml:space="preserve">. Notwithstanding, the research instrument for ergonomic assessment adapted </w:t>
      </w:r>
      <w:r w:rsidR="00F17788">
        <w:t>for</w:t>
      </w:r>
      <w:r>
        <w:t xml:space="preserve"> this population has been lacking.</w:t>
      </w:r>
    </w:p>
    <w:p w14:paraId="73E2324D" w14:textId="3717DE46" w:rsidR="003A4B9E" w:rsidRDefault="003A4B9E" w:rsidP="003A4B9E">
      <w:pPr>
        <w:pStyle w:val="Heading3"/>
        <w:spacing w:line="480" w:lineRule="auto"/>
      </w:pPr>
      <w:r>
        <w:lastRenderedPageBreak/>
        <w:t>1.</w:t>
      </w:r>
      <w:r w:rsidR="0047623D">
        <w:t>2</w:t>
      </w:r>
      <w:r>
        <w:t xml:space="preserve"> Objective and subjective measures in ergonomic assessment</w:t>
      </w:r>
    </w:p>
    <w:p w14:paraId="0EF46021" w14:textId="095A9A68" w:rsidR="00BD04E1" w:rsidRDefault="003E743B" w:rsidP="00497399">
      <w:pPr>
        <w:spacing w:line="480" w:lineRule="auto"/>
      </w:pPr>
      <w:r>
        <w:t xml:space="preserve">Field ergonomic assessment can be done in both objective and subjective manners; in other words, the exposure to occupational ergonomic risk could be </w:t>
      </w:r>
      <w:r w:rsidR="004F1E78">
        <w:t>evaluated</w:t>
      </w:r>
      <w:r>
        <w:t xml:space="preserve"> through direct measurement using sensors as well as through participant’s subjective ratings.</w:t>
      </w:r>
    </w:p>
    <w:p w14:paraId="6EBA0E01" w14:textId="2408AA3D"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w:t>
      </w:r>
      <w:r w:rsidR="00F17788">
        <w:t xml:space="preserve">Since it is difficult to measure </w:t>
      </w:r>
      <w:r w:rsidR="005A4496">
        <w:t>oxygen consumption</w:t>
      </w:r>
      <w:r w:rsidR="00D356FB">
        <w:t xml:space="preserve"> outside laborator</w:t>
      </w:r>
      <w:r w:rsidR="000C14C8">
        <w:t>ies</w:t>
      </w:r>
      <w:r w:rsidR="005A4496">
        <w:t>, numerous studies estimated the MET using other measures</w:t>
      </w:r>
      <w:r w:rsidR="00F17788">
        <w:t xml:space="preserve"> that are</w:t>
      </w:r>
      <w:r w:rsidR="005A4496">
        <w:t xml:space="preserve">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the occupational health area,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087C8E">
        <w:rPr>
          <w:noProof/>
        </w:rPr>
        <w:t>(Das et al., 2013)</w:t>
      </w:r>
      <w:r w:rsidR="00F87EFA">
        <w:fldChar w:fldCharType="end"/>
      </w:r>
      <w:r w:rsidR="00F87EFA">
        <w:t xml:space="preserve">, rice </w:t>
      </w:r>
      <w:r w:rsidR="00F87EFA">
        <w:fldChar w:fldCharType="begin" w:fldLock="1"/>
      </w:r>
      <w:r w:rsidR="00F87EFA">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087C8E">
        <w:rPr>
          <w:noProof/>
        </w:rPr>
        <w:t>(Sahu et al., 2013)</w:t>
      </w:r>
      <w:r w:rsidR="00F87EFA">
        <w:fldChar w:fldCharType="end"/>
      </w:r>
      <w:r w:rsidR="00F87EFA">
        <w:t xml:space="preserve">, wheat </w:t>
      </w:r>
      <w:r w:rsidR="00F87EFA">
        <w:fldChar w:fldCharType="begin" w:fldLock="1"/>
      </w:r>
      <w:r w:rsidR="000C1B26">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F87EFA">
        <w:rPr>
          <w:noProof/>
        </w:rPr>
        <w:t>(Alka et al., 2014)</w:t>
      </w:r>
      <w:r w:rsidR="00F87EFA">
        <w:fldChar w:fldCharType="end"/>
      </w:r>
      <w:r w:rsidR="00F87EFA">
        <w:t xml:space="preserve"> and apple</w:t>
      </w:r>
      <w:r w:rsidR="009412F3">
        <w:t>s</w:t>
      </w:r>
      <w:r w:rsidR="00F87EFA">
        <w:t xml:space="preserve"> </w:t>
      </w:r>
      <w:r w:rsidR="00F87EFA">
        <w:fldChar w:fldCharType="begin" w:fldLock="1"/>
      </w:r>
      <w:r w:rsidR="00F87EFA">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of this technique is that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xml:space="preserve">. </w:t>
      </w:r>
      <w:r w:rsidR="00F17788">
        <w:t>With this reason</w:t>
      </w:r>
      <w:r w:rsidR="009412F3">
        <w:t>,</w:t>
      </w:r>
      <w:r w:rsidR="00D356FB">
        <w:t xml:space="preserve"> </w:t>
      </w:r>
      <w:r w:rsidR="000C14C8">
        <w:t>p</w:t>
      </w:r>
      <w:r w:rsidR="00D356FB">
        <w:t>ercent heart rate reserve</w:t>
      </w:r>
      <w:r w:rsidR="000C14C8">
        <w:t xml:space="preserve"> (% HRR), which adjusts for the maximum heart rate and resting heart rate</w:t>
      </w:r>
      <w:r w:rsidR="009412F3">
        <w:t xml:space="preserve"> and which has</w:t>
      </w:r>
      <w:r w:rsidR="00D356FB">
        <w:t xml:space="preserve"> a </w:t>
      </w:r>
      <w:r w:rsidR="000C14C8">
        <w:t xml:space="preserve">proven </w:t>
      </w:r>
      <w:r w:rsidR="00D356FB">
        <w:t xml:space="preserve">relationship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9412F3">
        <w:t>could instead be used as a predictor of MET.</w:t>
      </w:r>
      <w:r w:rsidR="000C14C8">
        <w:t xml:space="preserve"> </w:t>
      </w:r>
      <w:r w:rsidR="000C1B26">
        <w:t xml:space="preserve">In actual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43BA6711" w:rsidR="003E743B" w:rsidRDefault="005F748A" w:rsidP="003E743B">
      <w:pPr>
        <w:spacing w:line="480" w:lineRule="auto"/>
      </w:pPr>
      <w:r>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w:t>
      </w:r>
      <w:r w:rsidR="00F87EFA">
        <w:lastRenderedPageBreak/>
        <w:t>an EMG signal</w:t>
      </w:r>
      <w:r w:rsidR="00E34E59">
        <w:t xml:space="preserve">, a decrease in EMG mean power frequency (MPF) </w:t>
      </w:r>
      <w:r w:rsidR="00F87EFA">
        <w:t>was proven to be</w:t>
      </w:r>
      <w:r w:rsidR="00E34E59">
        <w:t xml:space="preserve"> an indicator for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w:t>
      </w:r>
      <w:r w:rsidR="00CC6DCC">
        <w:t>Surface EMG has already been used for evaluating physical work demand, and</w:t>
      </w:r>
      <w:r w:rsidR="00F17788">
        <w:t xml:space="preserve"> for</w:t>
      </w:r>
      <w:r w:rsidR="00CC6DCC">
        <w:t xml:space="preserve"> comparing new and traditional tools. In laboratory studies, s</w:t>
      </w:r>
      <w:r w:rsidR="003129C9">
        <w:t xml:space="preserve">urface EMG </w:t>
      </w:r>
      <w:r w:rsidR="00CC6DCC">
        <w:t xml:space="preserve">has been used for evaluating the efficacy of emerging technology such as </w:t>
      </w:r>
      <w:r w:rsidR="0040026F">
        <w:t xml:space="preserve">vertical keyboards </w:t>
      </w:r>
      <w:r w:rsidR="0040026F">
        <w:fldChar w:fldCharType="begin" w:fldLock="1"/>
      </w:r>
      <w:r w:rsidR="00361024">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0040026F">
        <w:fldChar w:fldCharType="separate"/>
      </w:r>
      <w:r w:rsidR="0040026F" w:rsidRPr="0040026F">
        <w:rPr>
          <w:noProof/>
        </w:rPr>
        <w:t>(van Galen et al., 2007)</w:t>
      </w:r>
      <w:r w:rsidR="0040026F">
        <w:fldChar w:fldCharType="end"/>
      </w:r>
      <w:r w:rsidR="0040026F">
        <w:t xml:space="preserve"> and </w:t>
      </w:r>
      <w:r w:rsidR="00A5187E">
        <w:t>touch screen</w:t>
      </w:r>
      <w:r w:rsidR="00CC6DCC">
        <w:t xml:space="preserve"> keyboards </w:t>
      </w:r>
      <w:r w:rsidR="00CC6DCC">
        <w:fldChar w:fldCharType="begin" w:fldLock="1"/>
      </w:r>
      <w:r w:rsidR="0040026F">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00CC6DCC">
        <w:fldChar w:fldCharType="separate"/>
      </w:r>
      <w:r w:rsidR="00CC6DCC" w:rsidRPr="00CC6DCC">
        <w:rPr>
          <w:noProof/>
        </w:rPr>
        <w:t>(Kim et al., 2014, 2013)</w:t>
      </w:r>
      <w:r w:rsidR="00CC6DCC">
        <w:fldChar w:fldCharType="end"/>
      </w:r>
      <w:r w:rsidR="0040026F">
        <w:t xml:space="preserve"> </w:t>
      </w:r>
      <w:r w:rsidR="00CC6DCC">
        <w:t xml:space="preserve">before the technology was introduced to the market. </w:t>
      </w:r>
      <w:r w:rsidR="007B102D">
        <w:t>Nowadays, it is feasible to apply EMG techniques in field settings</w:t>
      </w:r>
      <w:r w:rsidR="00CC6DCC">
        <w:t>, which enable the follow up of the effectiveness after the implementation of technology as well as for general ergonomic assessment</w:t>
      </w:r>
      <w:r w:rsidR="007B102D">
        <w:t xml:space="preserve">. </w:t>
      </w:r>
      <w:r w:rsidR="00D859F9">
        <w:t xml:space="preserve">In construction, EMG-based muscle fatigue was used in assessing scaffold building activity </w:t>
      </w:r>
      <w:r w:rsidR="00D859F9">
        <w:fldChar w:fldCharType="begin" w:fldLock="1"/>
      </w:r>
      <w:r w:rsidR="00D859F9">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00D859F9">
        <w:fldChar w:fldCharType="separate"/>
      </w:r>
      <w:r w:rsidR="00D859F9" w:rsidRPr="009412F3">
        <w:rPr>
          <w:noProof/>
        </w:rPr>
        <w:t>(Bangaru et al., 2021)</w:t>
      </w:r>
      <w:r w:rsidR="00D859F9">
        <w:fldChar w:fldCharType="end"/>
      </w:r>
      <w:r w:rsidR="00D859F9">
        <w:t>.</w:t>
      </w:r>
      <w:r w:rsidR="00147BF1">
        <w:t xml:space="preserve"> </w:t>
      </w:r>
      <w:r w:rsidR="00D859F9">
        <w:t xml:space="preserve">In forestry, surface EMG was also used for measuring muscle activity at trapezius of machine operators </w:t>
      </w:r>
      <w:r w:rsidR="00D859F9">
        <w:fldChar w:fldCharType="begin" w:fldLock="1"/>
      </w:r>
      <w:r w:rsidR="00D859F9">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00D859F9">
        <w:fldChar w:fldCharType="separate"/>
      </w:r>
      <w:r w:rsidR="00D859F9" w:rsidRPr="005E2A98">
        <w:rPr>
          <w:noProof/>
        </w:rPr>
        <w:t>(Østensvik et al., 2008)</w:t>
      </w:r>
      <w:r w:rsidR="00D859F9">
        <w:fldChar w:fldCharType="end"/>
      </w:r>
      <w:r w:rsidR="00D859F9">
        <w:t>.</w:t>
      </w:r>
      <w:r w:rsidR="00147BF1">
        <w:t xml:space="preserve"> </w:t>
      </w:r>
      <w:r w:rsidR="007B102D">
        <w:t>In</w:t>
      </w:r>
      <w:r w:rsidR="009D6681">
        <w:t xml:space="preserve"> actual</w:t>
      </w:r>
      <w:r w:rsidR="007B102D">
        <w:t xml:space="preserve"> agricultur</w:t>
      </w:r>
      <w:r w:rsidR="009D6681">
        <w:t>al fields</w:t>
      </w:r>
      <w:r w:rsidR="007B102D">
        <w:t xml:space="preserve">, EMG was applied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and to </w:t>
      </w:r>
      <w:r w:rsidR="007B102D">
        <w:t>evaluate the eff</w:t>
      </w:r>
      <w:r w:rsidR="009C5466">
        <w:t>icacy</w:t>
      </w:r>
      <w:r w:rsidR="007B102D">
        <w:t xml:space="preserve"> of </w:t>
      </w:r>
      <w:r w:rsidR="007F46A9">
        <w:t xml:space="preserve">a </w:t>
      </w:r>
      <w:r w:rsidR="007B102D">
        <w:t xml:space="preserve">rotary milking </w:t>
      </w:r>
      <w:proofErr w:type="spellStart"/>
      <w:r w:rsidR="007B102D">
        <w:t>parlour</w:t>
      </w:r>
      <w:proofErr w:type="spellEnd"/>
      <w:r w:rsidR="007B102D">
        <w:t xml:space="preserve"> as compared to herringbone and parallel ones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mobile orchard platform against ladder uses</w:t>
      </w:r>
      <w:r w:rsidR="007F46A9">
        <w:t xml:space="preserve"> 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9D6681">
        <w:t xml:space="preserve"> and</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9C5466">
        <w:t xml:space="preserve">in som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5599D412" w14:textId="77777777" w:rsidR="00377F7A" w:rsidRDefault="001C161E" w:rsidP="005460D5">
      <w:pPr>
        <w:spacing w:line="480" w:lineRule="auto"/>
      </w:pPr>
      <w:r>
        <w:t xml:space="preserve">With regards to the subjective measures of effort, fatigue and discomfort, several different scales have </w:t>
      </w:r>
      <w:commentRangeStart w:id="3"/>
      <w:commentRangeStart w:id="4"/>
      <w:r>
        <w:t>been</w:t>
      </w:r>
      <w:commentRangeEnd w:id="3"/>
      <w:r w:rsidR="00B53E18">
        <w:rPr>
          <w:rStyle w:val="CommentReference"/>
        </w:rPr>
        <w:commentReference w:id="3"/>
      </w:r>
      <w:commentRangeEnd w:id="4"/>
      <w:r w:rsidR="00C059B1">
        <w:rPr>
          <w:rStyle w:val="CommentReference"/>
        </w:rPr>
        <w:commentReference w:id="4"/>
      </w:r>
      <w:r>
        <w:t xml:space="preserve">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w:t>
      </w:r>
    </w:p>
    <w:p w14:paraId="0A209D79" w14:textId="16304A29" w:rsidR="00DC6A2D" w:rsidRDefault="006C0BA8" w:rsidP="005460D5">
      <w:pPr>
        <w:spacing w:line="480" w:lineRule="auto"/>
      </w:pPr>
      <w:r>
        <w:t>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t>anchored at the number from 0 to 10, ha</w:t>
      </w:r>
      <w:r w:rsidR="00987A1E">
        <w:t>s</w:t>
      </w:r>
      <w:r>
        <w:t xml:space="preserve"> been</w:t>
      </w:r>
      <w:r w:rsidR="00C16F0C">
        <w:t xml:space="preserve"> used as a </w:t>
      </w:r>
      <w:r w:rsidR="00E852E1">
        <w:t>local</w:t>
      </w:r>
      <w:r w:rsidR="00C16F0C">
        <w:t xml:space="preserve"> pain scale.</w:t>
      </w:r>
      <w:r>
        <w:t xml:space="preserve"> </w:t>
      </w:r>
      <w:r w:rsidR="007F61E2">
        <w:t xml:space="preserve">The Borg CR10 has applications in ergonomic;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w:t>
      </w:r>
      <w:r w:rsidR="004F1E78">
        <w:lastRenderedPageBreak/>
        <w:t xml:space="preserve">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DC6A2D">
        <w:t xml:space="preserve">One disadvantage of the Borg CR10 is a potential error due to the subjective nature; thus, it is needed to calibrate for the maximal level of exertion to achieve high accuracy </w:t>
      </w:r>
      <w:r w:rsidR="00DC6A2D">
        <w:fldChar w:fldCharType="begin" w:fldLock="1"/>
      </w:r>
      <w:r w:rsidR="00DC6A2D">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operties":{"noteIndex":0},"schema":"https://github.com/citation-style-language/schema/raw/master/csl-citation.json"}</w:instrText>
      </w:r>
      <w:r w:rsidR="00DC6A2D">
        <w:fldChar w:fldCharType="separate"/>
      </w:r>
      <w:r w:rsidR="00DC6A2D" w:rsidRPr="00DC6A2D">
        <w:rPr>
          <w:noProof/>
        </w:rPr>
        <w:t>(Spielholz, 2006)</w:t>
      </w:r>
      <w:r w:rsidR="00DC6A2D">
        <w:fldChar w:fldCharType="end"/>
      </w:r>
      <w:r w:rsidR="00DC6A2D">
        <w:t xml:space="preserve">. </w:t>
      </w:r>
    </w:p>
    <w:p w14:paraId="4EA818F7" w14:textId="4303F6D2" w:rsidR="00AE7C74" w:rsidRDefault="00272526" w:rsidP="005460D5">
      <w:pPr>
        <w:spacing w:line="480" w:lineRule="auto"/>
      </w:pPr>
      <w:r>
        <w:t xml:space="preserve">Borg RPE and CR10 scales </w:t>
      </w:r>
      <w:r w:rsidR="00CF4896">
        <w:t>have been</w:t>
      </w:r>
      <w:r>
        <w:t xml:space="preserve"> translated </w:t>
      </w:r>
      <w:r w:rsidR="00CF4896">
        <w:t>into</w:t>
      </w:r>
      <w:r>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r w:rsidR="003E743B">
        <w:t>While the Borg scales</w:t>
      </w:r>
      <w:r w:rsidR="00F07780">
        <w:t xml:space="preserve"> has a verbal description for each numeric value</w:t>
      </w:r>
      <w:r w:rsidR="003E743B">
        <w:t xml:space="preserve">, </w:t>
      </w:r>
      <w:r w:rsidR="00F07780">
        <w:t xml:space="preserve">another commonly-used and validated scale called </w:t>
      </w:r>
      <w:r w:rsidR="003E743B">
        <w:t xml:space="preserve">Omni RPE </w:t>
      </w:r>
      <w:r w:rsidR="00F07780">
        <w:t>includes</w:t>
      </w:r>
      <w:r w:rsidR="003E743B">
        <w:t xml:space="preserve"> pictorial descriptors in a specific</w:t>
      </w:r>
      <w:r w:rsidR="00AE7C74">
        <w:t xml:space="preserve"> context</w:t>
      </w:r>
      <w:r w:rsidR="00F07780">
        <w:t>.</w:t>
      </w:r>
      <w:r w:rsidR="005460D5">
        <w:t xml:space="preserve"> </w:t>
      </w:r>
      <w:r w:rsidR="005460D5" w:rsidRPr="005460D5">
        <w:t>Omni RP</w:t>
      </w:r>
      <w:r w:rsidR="005460D5">
        <w:t>E is, th</w:t>
      </w:r>
      <w:r w:rsidR="00AE7C74">
        <w:t>us</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w:t>
      </w:r>
    </w:p>
    <w:p w14:paraId="04FEF16A" w14:textId="5ADF32C4" w:rsidR="009C7583" w:rsidRDefault="00DE199A" w:rsidP="00497399">
      <w:pPr>
        <w:spacing w:line="480" w:lineRule="auto"/>
      </w:pPr>
      <w:r w:rsidRPr="00272526">
        <w:t xml:space="preserve">Relationship between subjective and objective measures has been </w:t>
      </w:r>
      <w:r w:rsidR="00374E7E">
        <w:t>investigated in laboratory studies</w:t>
      </w:r>
      <w:r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w:t>
      </w:r>
      <w:r w:rsidR="006873AB">
        <w:t>Similarly</w:t>
      </w:r>
      <w:r w:rsidR="00A44D59">
        <w:t>, correlations were found between the EMG MPF</w:t>
      </w:r>
      <w:r w:rsidR="00C16F0C">
        <w:t xml:space="preserve"> of lumbar muscle and the Borg CR10 results during repetitive and prolong</w:t>
      </w:r>
      <w:r w:rsidR="00F17788">
        <w:t>ed</w:t>
      </w:r>
      <w:r w:rsidR="00C16F0C">
        <w:t xml:space="preserve">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also</w:t>
      </w:r>
      <w:r w:rsidR="009E5669">
        <w:t xml:space="preserve"> f</w:t>
      </w:r>
      <w:r w:rsidR="009C7583">
        <w:t xml:space="preserve">ound th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0CAC11D2" w:rsidR="00374E7E" w:rsidRDefault="007F61E2" w:rsidP="00497399">
      <w:pPr>
        <w:spacing w:line="480" w:lineRule="auto"/>
      </w:pPr>
      <w:r>
        <w:t>Despite plenty of laboratory validation of subjective scales, s</w:t>
      </w:r>
      <w:r w:rsidR="001C161E">
        <w:t>tudies on association</w:t>
      </w:r>
      <w:r w:rsidR="00F17788">
        <w:t>s</w:t>
      </w:r>
      <w:r w:rsidR="001C161E">
        <w:t xml:space="preserve"> between objective and subjective ergonomic measures are lacking in the field settings</w:t>
      </w:r>
      <w:r w:rsidR="008B3362">
        <w:t>.</w:t>
      </w:r>
      <w:r w:rsidR="000D6A80">
        <w:t xml:space="preserve"> It is unclear whether</w:t>
      </w:r>
      <w:r w:rsidR="006873AB">
        <w:t xml:space="preserve"> the</w:t>
      </w:r>
      <w:r w:rsidR="000D6A80">
        <w:t xml:space="preserve"> subjective rating</w:t>
      </w:r>
      <w:r w:rsidR="006873AB">
        <w:t xml:space="preserve"> scale</w:t>
      </w:r>
      <w:r w:rsidR="000D6A80">
        <w:t>s validated in the controlled environment could be appl</w:t>
      </w:r>
      <w:r w:rsidR="00F17788">
        <w:t>ied</w:t>
      </w:r>
      <w:r w:rsidR="000D6A80">
        <w:t xml:space="preserve"> to the ergonomic assessment in the field.</w:t>
      </w:r>
    </w:p>
    <w:p w14:paraId="47C432AF" w14:textId="175740B8" w:rsidR="003A4B9E" w:rsidRDefault="003A4B9E" w:rsidP="003A4B9E">
      <w:pPr>
        <w:pStyle w:val="Heading3"/>
        <w:spacing w:line="480" w:lineRule="auto"/>
      </w:pPr>
      <w:r>
        <w:t>1.3 Objectives of this study</w:t>
      </w:r>
    </w:p>
    <w:p w14:paraId="38E75E17" w14:textId="698E5821" w:rsidR="00C945DC" w:rsidRDefault="0084013A" w:rsidP="00497399">
      <w:pPr>
        <w:spacing w:line="480" w:lineRule="auto"/>
      </w:pPr>
      <w:r>
        <w:t xml:space="preserve">The </w:t>
      </w:r>
      <w:r w:rsidR="000D6A80">
        <w:t xml:space="preserve">primary </w:t>
      </w:r>
      <w:r>
        <w:t xml:space="preserve">objective of this study was to find </w:t>
      </w:r>
      <w:r w:rsidR="000D6A80">
        <w:t xml:space="preserve">the </w:t>
      </w:r>
      <w:r w:rsidR="003A4B9E">
        <w:t>relationships</w:t>
      </w:r>
      <w:r>
        <w:t xml:space="preserve"> between the objective and subjective evaluation of the exertion at the overall level as well as at local body parts</w:t>
      </w:r>
      <w:r w:rsidR="00E60CBA">
        <w:t xml:space="preserve"> in</w:t>
      </w:r>
      <w:r w:rsidR="007148EB">
        <w:t xml:space="preserve"> the context of</w:t>
      </w:r>
      <w:r w:rsidR="00E60CBA">
        <w:t xml:space="preserve"> the Hispanic </w:t>
      </w:r>
      <w:r w:rsidR="00E60CBA">
        <w:lastRenderedPageBreak/>
        <w:t xml:space="preserve">migrant </w:t>
      </w:r>
      <w:r w:rsidR="00132E4D">
        <w:t>farmworkers in the United States.</w:t>
      </w:r>
      <w:r w:rsidR="000D6A80">
        <w:t xml:space="preserve"> Specifically, this study </w:t>
      </w:r>
      <w:r w:rsidR="003A4B9E">
        <w:t xml:space="preserve">aimed to </w:t>
      </w:r>
      <w:r w:rsidR="000D6A80">
        <w:t xml:space="preserve">determine </w:t>
      </w:r>
      <w:r w:rsidR="003A4B9E">
        <w:t xml:space="preserve">1.) </w:t>
      </w:r>
      <w:r w:rsidR="000D6A80">
        <w:t xml:space="preserve">the correlation between </w:t>
      </w:r>
      <w:r w:rsidR="003A4B9E">
        <w:t>metabolic, i.e. cardiovascular, load and the</w:t>
      </w:r>
      <w:r w:rsidR="00F17788">
        <w:t xml:space="preserve"> overall</w:t>
      </w:r>
      <w:r w:rsidR="003A4B9E">
        <w:t xml:space="preserve"> RPE scales, and 2.) the correlation between muscle fatigue measured through EMG and the local CR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2CE5AACA" w:rsidR="00C945DC" w:rsidRDefault="00C945DC" w:rsidP="00497399">
      <w:pPr>
        <w:spacing w:line="480" w:lineRule="auto"/>
      </w:pPr>
      <w:r>
        <w:t>Twenty-four</w:t>
      </w:r>
      <w:r w:rsidR="00DE199A">
        <w:t xml:space="preserve"> Hispanic male seasonal apple pickers participated in the study. The participants’ ages</w:t>
      </w:r>
      <w:r w:rsidR="00DF3254">
        <w:t xml:space="preserve"> were on average 28.4 years (range 18-47 years). Their experience as farmworkers </w:t>
      </w:r>
      <w:r w:rsidR="00C059B1">
        <w:t xml:space="preserve">harvesting tree fruits </w:t>
      </w:r>
      <w:r w:rsidR="00DF3254">
        <w:t xml:space="preserve">in the United States were on </w:t>
      </w:r>
      <w:commentRangeStart w:id="5"/>
      <w:r w:rsidR="00DF3254">
        <w:t xml:space="preserve">average 3.4 years </w:t>
      </w:r>
      <w:commentRangeEnd w:id="5"/>
      <w:r w:rsidR="00B53E18">
        <w:rPr>
          <w:rStyle w:val="CommentReference"/>
        </w:rPr>
        <w:commentReference w:id="5"/>
      </w:r>
      <w:r w:rsidR="00DF3254">
        <w:t>(range 1-14 years). The participants were equally divided into three groups to perform different harvesting methods</w:t>
      </w:r>
      <w:r w:rsidR="00F17788">
        <w:t xml:space="preserve"> or tasks</w:t>
      </w:r>
      <w:r w:rsidR="00DF3254">
        <w:t>: 1.) picking apples at the lower level of the trees up to their reach distance overhead, denoted as “Ground”, 2.) using a ladder to pick apples from the full trees, denoted as “Ladder”, and 3.) picking apples at the upper level of the trees while standing on the semi-automated mobile orchard platform, denoted as “Platform”. All the participants worked in the same schedule from 7</w:t>
      </w:r>
      <w:r w:rsidR="003F1E3F">
        <w:t>:00</w:t>
      </w:r>
      <w:r w:rsidR="00DF3254">
        <w:t xml:space="preserve"> to 15:30</w:t>
      </w:r>
      <w:r w:rsidR="003F1E3F">
        <w:t xml:space="preserve"> with a break during 9:30-10:</w:t>
      </w:r>
      <w:commentRangeStart w:id="6"/>
      <w:commentRangeStart w:id="7"/>
      <w:r w:rsidR="003F1E3F">
        <w:t>00</w:t>
      </w:r>
      <w:commentRangeEnd w:id="6"/>
      <w:r w:rsidR="00F50BD7">
        <w:rPr>
          <w:rStyle w:val="CommentReference"/>
        </w:rPr>
        <w:commentReference w:id="6"/>
      </w:r>
      <w:commentRangeEnd w:id="7"/>
      <w:r w:rsidR="00C059B1">
        <w:rPr>
          <w:rStyle w:val="CommentReference"/>
        </w:rPr>
        <w:commentReference w:id="7"/>
      </w:r>
      <w:r w:rsidR="003F1E3F">
        <w:t>.</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t xml:space="preserve">2.2.2 </w:t>
      </w:r>
      <w:r w:rsidR="00C945DC">
        <w:t>Electromyography</w:t>
      </w:r>
    </w:p>
    <w:p w14:paraId="4D18048E" w14:textId="512EBCA9"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ingle-use disposable 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Pr>
          <w:rFonts w:ascii="Calibri" w:hAnsi="Calibri" w:cs="Calibri"/>
          <w:color w:val="2E2E2E"/>
          <w:szCs w:val="27"/>
        </w:rPr>
        <w:t xml:space="preserv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lastRenderedPageBreak/>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7723BEF7" w:rsidR="007C2133" w:rsidRPr="007C2133" w:rsidRDefault="0021786B" w:rsidP="00497399">
      <w:pPr>
        <w:spacing w:line="480" w:lineRule="auto"/>
      </w:pPr>
      <w:r>
        <w:t>Borg RPE and Omni RPE were used as subjective measures of overall effort</w:t>
      </w:r>
      <w:r w:rsidR="00F17788">
        <w:t>, and</w:t>
      </w:r>
      <w:r>
        <w:t xml:space="preserve"> Borg CR10 was used as a subjective measure of local discomfort. The</w:t>
      </w:r>
      <w:r w:rsidRPr="00B14F02">
        <w:t xml:space="preserve"> </w:t>
      </w:r>
      <w:r w:rsidR="00F17788">
        <w:t xml:space="preserve">Spanish version of </w:t>
      </w:r>
      <w:r w:rsidRPr="00B14F02">
        <w:t>Bo</w:t>
      </w:r>
      <w:r>
        <w:t xml:space="preserve">rg RPE and Borg CR10 were previously validated in the field </w:t>
      </w:r>
      <w:r w:rsidR="002214F9">
        <w:fldChar w:fldCharType="begin" w:fldLock="1"/>
      </w:r>
      <w:r w:rsidR="006873AB">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73D5699A" w:rsidR="003E68BB" w:rsidRDefault="003E68BB" w:rsidP="00497399">
      <w:pPr>
        <w:pStyle w:val="ListParagraph"/>
        <w:numPr>
          <w:ilvl w:val="0"/>
          <w:numId w:val="1"/>
        </w:numPr>
        <w:spacing w:line="480" w:lineRule="auto"/>
      </w:pPr>
      <w:r>
        <w:t>T0: right before start</w:t>
      </w:r>
      <w:r w:rsidR="00F17788">
        <w:t>ing</w:t>
      </w:r>
      <w:r>
        <w:t xml:space="preserve"> the work shift</w:t>
      </w:r>
    </w:p>
    <w:p w14:paraId="3848E552" w14:textId="287D44C3"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p>
    <w:p w14:paraId="5F923EAD" w14:textId="721E8728"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p>
    <w:p w14:paraId="3E70A425" w14:textId="168F7CB3" w:rsidR="003E68BB" w:rsidRPr="002B53E5" w:rsidRDefault="003E68BB" w:rsidP="00497399">
      <w:pPr>
        <w:pStyle w:val="ListParagraph"/>
        <w:numPr>
          <w:ilvl w:val="0"/>
          <w:numId w:val="1"/>
        </w:numPr>
        <w:spacing w:line="480" w:lineRule="auto"/>
      </w:pPr>
      <w:r>
        <w:t>T3: at the end of 8-hour work s</w:t>
      </w:r>
      <w:r w:rsidR="00A8074F">
        <w:t>h</w:t>
      </w:r>
      <w:r>
        <w:t>ift</w:t>
      </w:r>
    </w:p>
    <w:p w14:paraId="7E61619C" w14:textId="64934DF6" w:rsidR="007F35ED" w:rsidRDefault="00497399" w:rsidP="00497399">
      <w:pPr>
        <w:pStyle w:val="Heading3"/>
        <w:spacing w:line="480" w:lineRule="auto"/>
      </w:pPr>
      <w:r>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FC294BD" w:rsidR="003E68BB" w:rsidRDefault="003E68BB" w:rsidP="00497399">
      <w:pPr>
        <w:spacing w:line="480" w:lineRule="auto"/>
      </w:pPr>
      <w:r>
        <w:rPr>
          <w:color w:val="000000"/>
        </w:rPr>
        <w:t>Raw heart rate data were filtered using a 5-point moving median to eliminate measurement artifacts</w:t>
      </w:r>
      <w:r>
        <w:t>. The</w:t>
      </w:r>
      <w:r w:rsidR="00F17788">
        <w:t>n the</w:t>
      </w:r>
      <w:r>
        <w:t xml:space="preserve"> mean </w:t>
      </w:r>
      <w:r w:rsidR="00F17788">
        <w:t xml:space="preserve">of filtered </w:t>
      </w:r>
      <w:r>
        <w:t xml:space="preserve">heart rate for each period of interest, i.e. corresponding to the effort survey, were extracted. </w:t>
      </w:r>
    </w:p>
    <w:p w14:paraId="29F1D10C" w14:textId="388ECEAB" w:rsidR="00DF1C5E" w:rsidRDefault="00DF1C5E" w:rsidP="00497399">
      <w:pPr>
        <w:spacing w:line="480" w:lineRule="auto"/>
      </w:pPr>
      <w:r>
        <w:t xml:space="preserve">The metabolic load was calculated in terms of the percent of heart rate reserve </w:t>
      </w:r>
      <w:r w:rsidR="00F17788">
        <w:t xml:space="preserve">(% HRR) </w:t>
      </w:r>
      <w:r>
        <w:t>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lastRenderedPageBreak/>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789C656B" w:rsidR="002D6306" w:rsidRDefault="002D6306" w:rsidP="00497399">
      <w:pPr>
        <w:spacing w:line="480" w:lineRule="auto"/>
      </w:pPr>
      <w:r>
        <w:t>%HRR was square-root transformed to meet the assumption of normality</w:t>
      </w:r>
      <w:r w:rsidR="00DF1C5E">
        <w:t xml:space="preserve"> and</w:t>
      </w:r>
      <w:r>
        <w:t xml:space="preserve"> verified by Shapiro</w:t>
      </w:r>
      <w:r w:rsidR="003A3CCB">
        <w:t>-Wilk</w:t>
      </w:r>
      <w:r>
        <w:t xml:space="preserve"> test</w:t>
      </w:r>
      <w:r w:rsidR="00DF1C5E">
        <w:t xml:space="preserve">. </w:t>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2D78C7CB" w:rsidR="00C945DC" w:rsidRDefault="002D6306" w:rsidP="00497399">
      <w:pPr>
        <w:spacing w:line="480" w:lineRule="auto"/>
      </w:pPr>
      <w:r>
        <w:t xml:space="preserve">Raw EMG signal were filtered with </w:t>
      </w:r>
      <w:r w:rsidR="004B7E31">
        <w:t>a</w:t>
      </w:r>
      <w:r>
        <w:t xml:space="preserve"> 20-450 Hz bandpass filter. </w:t>
      </w:r>
      <w:r w:rsidR="004B7E31">
        <w:t>By c</w:t>
      </w:r>
      <w:r>
        <w:t xml:space="preserve">onverting a time domain signal into </w:t>
      </w:r>
      <w:r w:rsidR="00F17788">
        <w:t xml:space="preserve">a </w:t>
      </w:r>
      <w:r>
        <w:t>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he</w:t>
      </w:r>
      <w:r w:rsidR="00F17788">
        <w:t xml:space="preserve"> equation</w:t>
      </w:r>
      <w:r w:rsidR="004B7E31">
        <w:t xml:space="preserve">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in MPF over the work period, was used in the analysis to identify the association between muscle fatigu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72F57F5F" w:rsidR="00720BED" w:rsidRPr="00C945DC" w:rsidRDefault="00C55E4C" w:rsidP="00497399">
      <w:pPr>
        <w:spacing w:line="480" w:lineRule="auto"/>
      </w:pPr>
      <w:r>
        <w:t>The</w:t>
      </w:r>
      <w:r w:rsidR="000B0FB2">
        <w:t xml:space="preserve"> effort surveys including Borg RPE, Omni RPE and Borg CR10 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0B0FB2">
        <w:t xml:space="preserve">. </w:t>
      </w:r>
    </w:p>
    <w:p w14:paraId="023B68D7" w14:textId="70F96EE5" w:rsidR="00C945DC" w:rsidRDefault="00497399" w:rsidP="00497399">
      <w:pPr>
        <w:pStyle w:val="Heading3"/>
        <w:spacing w:line="480" w:lineRule="auto"/>
      </w:pPr>
      <w:r>
        <w:t xml:space="preserve">2.4 </w:t>
      </w:r>
      <w:r w:rsidR="00C945DC">
        <w:t>Statistical analysis</w:t>
      </w:r>
    </w:p>
    <w:p w14:paraId="75F27546" w14:textId="41960EAB" w:rsidR="002D6306" w:rsidRDefault="00F970D6" w:rsidP="00497399">
      <w:pPr>
        <w:spacing w:line="480" w:lineRule="auto"/>
      </w:pPr>
      <w:r>
        <w:t>For the o</w:t>
      </w:r>
      <w:r w:rsidR="002D6306">
        <w:t>verall effort</w:t>
      </w:r>
      <w:r>
        <w:t xml:space="preserve"> or full body exertion, we calculated </w:t>
      </w:r>
      <w:r w:rsidR="005D3B50">
        <w:t>a</w:t>
      </w:r>
      <w:r w:rsidR="002D6306">
        <w:t xml:space="preserve"> correlation between %HRR and Borg RPE, </w:t>
      </w:r>
      <w:r>
        <w:t xml:space="preserve">and </w:t>
      </w:r>
      <w:r w:rsidR="005D3B50">
        <w:t>a</w:t>
      </w:r>
      <w:r>
        <w:t xml:space="preserve"> </w:t>
      </w:r>
      <w:r w:rsidR="002D6306">
        <w:t>correlation between %HRR and Omni RPE</w:t>
      </w:r>
      <w:r w:rsidR="00D67B70">
        <w:t xml:space="preserve">. </w:t>
      </w:r>
      <w:r>
        <w:t>For the l</w:t>
      </w:r>
      <w:r w:rsidR="002D6306">
        <w:t>ocal discomfort</w:t>
      </w:r>
      <w:r w:rsidR="005D3B50">
        <w:t xml:space="preserve"> or muscle fatigue</w:t>
      </w:r>
      <w:r>
        <w:t xml:space="preserve">, we calculated </w:t>
      </w:r>
      <w:r w:rsidR="005D3B50">
        <w:t xml:space="preserve">a </w:t>
      </w:r>
      <w:r w:rsidR="002D6306">
        <w:t xml:space="preserve">correlation between </w:t>
      </w:r>
      <w:r w:rsidR="00D67B70">
        <w:t>muscle fatigue (</w:t>
      </w:r>
      <w:r w:rsidR="002D6306">
        <w:t>EMG MPF</w:t>
      </w:r>
      <w:r w:rsidR="00D67B70">
        <w:t>)</w:t>
      </w:r>
      <w:r w:rsidR="002D6306">
        <w:t xml:space="preserve"> and Borg CR10</w:t>
      </w:r>
      <w:r w:rsidR="005D3B50">
        <w:t>.</w:t>
      </w:r>
    </w:p>
    <w:p w14:paraId="2D595C03" w14:textId="09430280" w:rsidR="00F970D6" w:rsidRDefault="00F970D6" w:rsidP="00497399">
      <w:pPr>
        <w:spacing w:line="480" w:lineRule="auto"/>
      </w:pPr>
      <w:r>
        <w:lastRenderedPageBreak/>
        <w:t xml:space="preserve">Initially, Pearson’s correlations </w:t>
      </w:r>
      <w:r w:rsidR="00D67B70">
        <w:t>between the subjective and objective measures were calculated. Then we conducted linear regressions to adjust for known confounders; that is, the harvesting method and the time of measurement for the overall exertion, and the harvesting method and the side of trapezius (dominant and non-dominant) for the local discomfort.</w:t>
      </w:r>
    </w:p>
    <w:p w14:paraId="3BA74A67" w14:textId="7CDE3BCB" w:rsidR="00C945DC" w:rsidRDefault="0084013A" w:rsidP="00497399">
      <w:pPr>
        <w:spacing w:line="480" w:lineRule="auto"/>
      </w:pPr>
      <w:r>
        <w:t>As</w:t>
      </w:r>
      <w:r w:rsidR="003F1E3F">
        <w:t xml:space="preserve"> the dataset </w:t>
      </w:r>
      <w:r>
        <w:t>w</w:t>
      </w:r>
      <w:r w:rsidR="005D3B50">
        <w:t>as</w:t>
      </w:r>
      <w:r>
        <w:t xml:space="preserve"> fairly small, that is, </w:t>
      </w:r>
      <w:r w:rsidR="003F1E3F">
        <w:t>24 participants for overall effort and 20 participants for local discomfort due to EMG data lost</w:t>
      </w:r>
      <w:r w:rsidR="005937E8">
        <w:t xml:space="preserve">, we set the </w:t>
      </w:r>
      <w:r>
        <w:t xml:space="preserve">level of statistical </w:t>
      </w:r>
      <w:r w:rsidR="005937E8">
        <w:t>significan</w:t>
      </w:r>
      <w:r>
        <w:t>ce</w:t>
      </w:r>
      <w:r w:rsidR="005937E8">
        <w:t xml:space="preserve"> at 0.90.</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t xml:space="preserve">3. </w:t>
      </w:r>
      <w:r w:rsidR="007F35ED">
        <w:t>Results</w:t>
      </w:r>
    </w:p>
    <w:p w14:paraId="5BD3E7FF" w14:textId="7F6F3488" w:rsidR="00F5247C" w:rsidRDefault="00497399" w:rsidP="00497399">
      <w:pPr>
        <w:pStyle w:val="Heading3"/>
        <w:spacing w:line="480" w:lineRule="auto"/>
      </w:pPr>
      <w:r>
        <w:t xml:space="preserve">3.1 </w:t>
      </w:r>
      <w:r w:rsidR="00F5247C">
        <w:t>Overall effort: %</w:t>
      </w:r>
      <w:r w:rsidR="00FC7FE6">
        <w:t xml:space="preserve"> </w:t>
      </w:r>
      <w:r w:rsidR="00F5247C">
        <w:t>HRR a</w:t>
      </w:r>
      <w:r w:rsidR="00153E36">
        <w:t>s</w:t>
      </w:r>
      <w:r w:rsidR="00F5247C">
        <w:t xml:space="preserve"> metabolic load, Borg RPE and Omni RPE</w:t>
      </w:r>
    </w:p>
    <w:p w14:paraId="3A148121" w14:textId="604CAD2C" w:rsidR="007C2133" w:rsidRDefault="007C2133" w:rsidP="00497399">
      <w:pPr>
        <w:spacing w:line="480" w:lineRule="auto"/>
      </w:pPr>
      <w:r>
        <w:t>Based on the Shapiro-Wilk test, initial %</w:t>
      </w:r>
      <w:r w:rsidR="00FC7FE6">
        <w:t xml:space="preserve"> </w:t>
      </w:r>
      <w:r>
        <w:t>HRR was not normally distributed (p = 0.013). After the %</w:t>
      </w:r>
      <w:r w:rsidR="00FC7FE6">
        <w:t xml:space="preserve"> </w:t>
      </w:r>
      <w:r>
        <w:t xml:space="preserve">HRR was square-root transformed, the data became normally distributed (p = 0.48). Figure </w:t>
      </w:r>
      <w:r w:rsidR="00F00B20">
        <w:t>2</w:t>
      </w:r>
      <w:r>
        <w:t xml:space="preserve"> shows the histograms and the QQ-plots of data before and after the transformation.</w:t>
      </w:r>
    </w:p>
    <w:p w14:paraId="1E3AB818" w14:textId="5C27713D" w:rsidR="00944852" w:rsidRDefault="00F36BE3" w:rsidP="00497399">
      <w:pPr>
        <w:spacing w:line="480" w:lineRule="auto"/>
      </w:pPr>
      <w:r>
        <w:t xml:space="preserve">The metabolic load, i.e. </w:t>
      </w:r>
      <w:r w:rsidR="00944852">
        <w:t>%</w:t>
      </w:r>
      <w:r w:rsidR="00FC7FE6">
        <w:t xml:space="preserve"> </w:t>
      </w:r>
      <w:r w:rsidR="00944852">
        <w:t>HRR</w:t>
      </w:r>
      <w:r>
        <w:t xml:space="preserve">, among each group of workers at each time of measurement is shown in Figure </w:t>
      </w:r>
      <w:r w:rsidR="00F00B20">
        <w:t>3</w:t>
      </w:r>
      <w:r>
        <w:t>. In general, %</w:t>
      </w:r>
      <w:r w:rsidR="00FC7FE6">
        <w:t xml:space="preserve"> </w:t>
      </w:r>
      <w:r>
        <w:t xml:space="preserve">HRR </w:t>
      </w:r>
      <w:r w:rsidR="00FC7FE6">
        <w:t>values were</w:t>
      </w:r>
      <w:r>
        <w:t xml:space="preserve"> between 0.15 and 0.75 after the participants had worked for 90 minutes (T1). Then the %</w:t>
      </w:r>
      <w:r w:rsidR="00FC7FE6">
        <w:t xml:space="preserve"> </w:t>
      </w:r>
      <w:r>
        <w:t xml:space="preserve">HRR </w:t>
      </w:r>
      <w:r w:rsidR="00AE20B1">
        <w:t xml:space="preserve">significantly </w:t>
      </w:r>
      <w:r>
        <w:t>dropped</w:t>
      </w:r>
      <w:r w:rsidR="00AE20B1">
        <w:t xml:space="preserve"> after a 30-minute break (T2) and increased again at the end of the work shift (T3)</w:t>
      </w:r>
      <w:r>
        <w:t xml:space="preserve"> </w:t>
      </w:r>
      <w:r w:rsidR="00AE20B1">
        <w:t xml:space="preserve">(p-value &lt; 0.0001). According to Figure </w:t>
      </w:r>
      <w:r w:rsidR="00377F7A">
        <w:t>3</w:t>
      </w:r>
      <w:r w:rsidR="00AE20B1">
        <w:t>, the %</w:t>
      </w:r>
      <w:r w:rsidR="00FC7FE6">
        <w:t xml:space="preserve"> </w:t>
      </w:r>
      <w:r w:rsidR="00AE20B1">
        <w:t>HRR in the Ladder workers were higher than the %HRR in the Ground and Platform groups at T1 and T3.</w:t>
      </w:r>
    </w:p>
    <w:p w14:paraId="166489A3" w14:textId="47CE1BED" w:rsidR="00432FA8" w:rsidRPr="00555106" w:rsidRDefault="00555106" w:rsidP="00497399">
      <w:pPr>
        <w:spacing w:line="480" w:lineRule="auto"/>
      </w:pPr>
      <w:r>
        <w:t xml:space="preserve">The increases in </w:t>
      </w:r>
      <w:r w:rsidR="00432FA8" w:rsidRPr="00555106">
        <w:t>Borg</w:t>
      </w:r>
      <w:r w:rsidR="00153E36" w:rsidRPr="00555106">
        <w:t xml:space="preserve"> RPE</w:t>
      </w:r>
      <w:r>
        <w:t xml:space="preserve"> from the beginning of the work shift were greater at the end of the work shift (T3) as compared to the other time (p-value &lt; 0.0001) as shown in Figure </w:t>
      </w:r>
      <w:r w:rsidR="00F00B20">
        <w:t>4</w:t>
      </w:r>
      <w:r>
        <w:t xml:space="preserve">. However, the </w:t>
      </w:r>
      <w:r w:rsidR="001F230A">
        <w:t xml:space="preserve">increases in </w:t>
      </w:r>
      <w:r>
        <w:t>Borg RPE over time were not significantly different across the harvesting methods</w:t>
      </w:r>
      <w:r w:rsidR="00487000">
        <w:t xml:space="preserve"> (p-value = 0.83)</w:t>
      </w:r>
      <w:r>
        <w:t>.</w:t>
      </w:r>
    </w:p>
    <w:p w14:paraId="7722A7D5" w14:textId="49D69324" w:rsidR="00153E36" w:rsidRPr="00555106" w:rsidRDefault="00555106" w:rsidP="00497399">
      <w:pPr>
        <w:spacing w:line="480" w:lineRule="auto"/>
      </w:pPr>
      <w:r>
        <w:t xml:space="preserve">The increases in </w:t>
      </w:r>
      <w:r w:rsidR="00153E36" w:rsidRPr="00555106">
        <w:t>Omni RPE</w:t>
      </w:r>
      <w:r>
        <w:t xml:space="preserve"> from the beginning of the work shift were also greater at the end of the work shift (T3) as compared to the other time (p-value &lt; 0.0001) as shown in Figure </w:t>
      </w:r>
      <w:r w:rsidR="00F00B20">
        <w:t>5</w:t>
      </w:r>
      <w:r>
        <w:t xml:space="preserve">. Moreover, at </w:t>
      </w:r>
      <w:r w:rsidR="001F230A">
        <w:t>T3</w:t>
      </w:r>
      <w:r>
        <w:t xml:space="preserve">, the </w:t>
      </w:r>
      <w:r w:rsidR="001F230A">
        <w:lastRenderedPageBreak/>
        <w:t xml:space="preserve">increases in </w:t>
      </w:r>
      <w:r>
        <w:t xml:space="preserve">Omni RPE </w:t>
      </w:r>
      <w:r w:rsidR="001F230A">
        <w:t>from the beginning of the shift were significantly smaller in the Ground workers than in the Ladder and Platform groups (p-value = 0.05).</w:t>
      </w:r>
    </w:p>
    <w:p w14:paraId="0632C20B" w14:textId="5AA0A8A5" w:rsidR="00F5247C" w:rsidRDefault="00497399" w:rsidP="00497399">
      <w:pPr>
        <w:pStyle w:val="Heading3"/>
        <w:spacing w:line="480" w:lineRule="auto"/>
      </w:pPr>
      <w:r>
        <w:t xml:space="preserve">3.2 </w:t>
      </w:r>
      <w:r w:rsidR="00F5247C">
        <w:t>Association between objective metabolic load and subjective overall effort</w:t>
      </w:r>
    </w:p>
    <w:p w14:paraId="6D8B537A" w14:textId="703007D9" w:rsidR="00BC3534" w:rsidRDefault="00BC3534" w:rsidP="00497399">
      <w:pPr>
        <w:spacing w:line="480" w:lineRule="auto"/>
      </w:pPr>
      <w:r>
        <w:t>Without adjusting for neither work period (T1, T2 and T3) nor harvesting method (Ground, Ladder and Platform), t</w:t>
      </w:r>
      <w:r w:rsidR="000B0FB2">
        <w:t>he correlation coefficient between the %</w:t>
      </w:r>
      <w:r w:rsidR="00377F7A">
        <w:t xml:space="preserve"> </w:t>
      </w:r>
      <w:r w:rsidR="000B0FB2">
        <w:t xml:space="preserve">HRR and the Borg RPE </w:t>
      </w:r>
      <w:r>
        <w:t xml:space="preserve">difference </w:t>
      </w:r>
      <w:r w:rsidR="000B0FB2">
        <w:t>was 0.152</w:t>
      </w:r>
      <w:r w:rsidR="0032262B">
        <w:t>,</w:t>
      </w:r>
      <w:r w:rsidR="000B0FB2">
        <w:t xml:space="preserve"> with the </w:t>
      </w:r>
      <w:r w:rsidR="005406C7">
        <w:t>statistically insignificant</w:t>
      </w:r>
      <w:r>
        <w:t xml:space="preserve"> </w:t>
      </w:r>
      <w:r w:rsidR="000B0FB2">
        <w:t>p-value of 0.</w:t>
      </w:r>
      <w:r>
        <w:t>20. Similarly, the correlation coefficient between the %</w:t>
      </w:r>
      <w:r w:rsidR="0032262B">
        <w:t xml:space="preserve"> </w:t>
      </w:r>
      <w:r>
        <w:t>HRR and the Omni RPE difference was 0.169</w:t>
      </w:r>
      <w:r w:rsidR="0032262B">
        <w:t>,</w:t>
      </w:r>
      <w:r>
        <w:t xml:space="preserve"> </w:t>
      </w:r>
      <w:r w:rsidR="005406C7">
        <w:t xml:space="preserve">also with the statistically insignificant </w:t>
      </w:r>
      <w:r>
        <w:t>p-value of 0.16.</w:t>
      </w:r>
    </w:p>
    <w:p w14:paraId="76A48D58" w14:textId="4EBDB397" w:rsidR="005406C7" w:rsidRDefault="00BC3534" w:rsidP="00497399">
      <w:pPr>
        <w:spacing w:line="480" w:lineRule="auto"/>
      </w:pPr>
      <w:r>
        <w:t>However, when adjusted for the work period and the harvesting method</w:t>
      </w:r>
      <w:r w:rsidR="005406C7">
        <w:t>, which had significant effect on the %HRR</w:t>
      </w:r>
      <w:r>
        <w:t>, the correlation coefficient between the %</w:t>
      </w:r>
      <w:r w:rsidR="0032262B">
        <w:t xml:space="preserve"> </w:t>
      </w:r>
      <w:r>
        <w:t xml:space="preserve">HRR and the Borg RPE difference </w:t>
      </w:r>
      <w:r w:rsidR="005406C7">
        <w:t>became</w:t>
      </w:r>
      <w:r>
        <w:t xml:space="preserve"> -0.0063</w:t>
      </w:r>
      <w:r w:rsidR="00377F7A">
        <w:t>,</w:t>
      </w:r>
      <w:r>
        <w:t xml:space="preserve"> with the p-value of </w:t>
      </w:r>
      <w:r w:rsidR="005406C7">
        <w:t>0.048. In the same way, the correlation coefficient between the %</w:t>
      </w:r>
      <w:r w:rsidR="00377F7A">
        <w:t xml:space="preserve"> </w:t>
      </w:r>
      <w:r w:rsidR="005406C7">
        <w:t>HRR and the Omni RPE difference became -0.0127</w:t>
      </w:r>
      <w:r w:rsidR="00377F7A">
        <w:t>,</w:t>
      </w:r>
      <w:r w:rsidR="005406C7">
        <w:t xml:space="preserve"> with the p-value of 0.027.</w:t>
      </w:r>
    </w:p>
    <w:p w14:paraId="45E541F3" w14:textId="28171D26" w:rsidR="005406C7" w:rsidRDefault="007D6F9E" w:rsidP="00497399">
      <w:pPr>
        <w:spacing w:line="480" w:lineRule="auto"/>
      </w:pPr>
      <w:r>
        <w:t>With 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significant correlation</w:t>
      </w:r>
      <w:r>
        <w:t>s</w:t>
      </w:r>
      <w:r w:rsidR="005406C7">
        <w:t xml:space="preserve"> between the %</w:t>
      </w:r>
      <w:r w:rsidR="00377F7A">
        <w:t xml:space="preserve"> </w:t>
      </w:r>
      <w:r w:rsidR="005406C7">
        <w:t xml:space="preserve">HRR and </w:t>
      </w:r>
      <w:r>
        <w:t xml:space="preserve">the </w:t>
      </w:r>
      <w:r w:rsidR="005406C7">
        <w:t xml:space="preserve">Borg RPE difference </w:t>
      </w:r>
      <w:r>
        <w:t>were found only</w:t>
      </w:r>
      <w:r w:rsidR="005406C7">
        <w:t xml:space="preserve"> in the Ground and Ladder groups</w:t>
      </w:r>
      <w:r>
        <w:t xml:space="preserve"> (p-values = 0.072 and 0.044, respectively), and a significant correlation between the %</w:t>
      </w:r>
      <w:r w:rsidR="00377F7A">
        <w:t xml:space="preserve"> </w:t>
      </w:r>
      <w:r>
        <w:t>HRR and the Omni RPE difference was found only in the Ladder group (p-value = 0.078).</w:t>
      </w:r>
    </w:p>
    <w:p w14:paraId="240E0450" w14:textId="011ED078" w:rsidR="007D6F9E" w:rsidRDefault="007D6F9E" w:rsidP="00497399">
      <w:pPr>
        <w:spacing w:line="480" w:lineRule="auto"/>
      </w:pPr>
      <w:r>
        <w:t xml:space="preserve">On the other hand, when stratified by the work period, i.e. the time point of measurement, </w:t>
      </w:r>
      <w:r w:rsidR="005937E8">
        <w:t xml:space="preserve">Figures </w:t>
      </w:r>
      <w:r w:rsidR="00F00B20">
        <w:t>6</w:t>
      </w:r>
      <w:r w:rsidR="005937E8">
        <w:t xml:space="preserve"> and </w:t>
      </w:r>
      <w:r w:rsidR="00F00B20">
        <w:t>7</w:t>
      </w:r>
      <w:r w:rsidR="005937E8">
        <w:t xml:space="preserve"> showed the negative correlations between the objective and subjective measures in all time points of measurement. Nevertheless, the </w:t>
      </w:r>
      <w:r>
        <w:t>correlations between the %</w:t>
      </w:r>
      <w:r w:rsidR="00377F7A">
        <w:t xml:space="preserve"> </w:t>
      </w:r>
      <w:r>
        <w:t xml:space="preserve">HRR and the Borg RPE difference were found </w:t>
      </w:r>
      <w:r w:rsidR="005937E8">
        <w:t xml:space="preserve">statistically significant only </w:t>
      </w:r>
      <w:r>
        <w:t xml:space="preserve">at T1 and T3 (both p-values were 0.087). Meanwhile, none of the </w:t>
      </w:r>
      <w:r w:rsidR="00566F4E">
        <w:t>correlation coefficients between the %</w:t>
      </w:r>
      <w:r w:rsidR="00377F7A">
        <w:t xml:space="preserve"> </w:t>
      </w:r>
      <w:r w:rsidR="00566F4E">
        <w:t>HRR and the Omni RPE were statistically significant.</w:t>
      </w:r>
      <w:r w:rsidR="005937E8">
        <w:t xml:space="preserve"> </w:t>
      </w:r>
    </w:p>
    <w:p w14:paraId="6EEE51DA" w14:textId="0D237E70" w:rsidR="00F5247C" w:rsidRDefault="00497399" w:rsidP="00497399">
      <w:pPr>
        <w:pStyle w:val="Heading3"/>
        <w:spacing w:line="480" w:lineRule="auto"/>
      </w:pPr>
      <w:r>
        <w:lastRenderedPageBreak/>
        <w:t xml:space="preserve">3.3 </w:t>
      </w:r>
      <w:r w:rsidR="00F5247C">
        <w:t>Local discomfort: EMG MPF as muscle fatigue and Borg CR10</w:t>
      </w:r>
    </w:p>
    <w:p w14:paraId="51CC51B0" w14:textId="44045E61" w:rsidR="007C2133" w:rsidRDefault="007C2133" w:rsidP="00497399">
      <w:pPr>
        <w:spacing w:line="480" w:lineRule="auto"/>
      </w:pPr>
      <w:r>
        <w:t xml:space="preserve">The EMG MDF in 10-minute windows of all participants had a bi-modal distribution (Figure </w:t>
      </w:r>
      <w:r w:rsidR="00F00B20">
        <w:t>8</w:t>
      </w:r>
      <w:r>
        <w:t>)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xml:space="preserve">) was used for analysis to find correlation between EMG MD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w:t>
      </w:r>
      <w:r w:rsidR="00377F7A">
        <w:rPr>
          <w:rFonts w:eastAsiaTheme="minorEastAsia"/>
        </w:rPr>
        <w:t>parameter</w:t>
      </w:r>
      <w:r>
        <w:rPr>
          <w:rFonts w:eastAsiaTheme="minorEastAsia"/>
        </w:rPr>
        <w:t xml:space="preserve"> could be </w:t>
      </w:r>
      <w:r w:rsidR="00377F7A">
        <w:rPr>
          <w:rFonts w:eastAsiaTheme="minorEastAsia"/>
        </w:rPr>
        <w:t xml:space="preserve">considered as </w:t>
      </w:r>
      <w:r>
        <w:rPr>
          <w:rFonts w:eastAsiaTheme="minorEastAsia"/>
        </w:rPr>
        <w:t>normally distributed (p-value = 0.059).</w:t>
      </w:r>
    </w:p>
    <w:p w14:paraId="66FECE11" w14:textId="7F0A5AA7"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w:t>
      </w:r>
      <w:r w:rsidR="00EF72BA">
        <w:t>with</w:t>
      </w:r>
      <w:r>
        <w:t xml:space="preserve">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26A361BD" w:rsidR="00F5247C" w:rsidRDefault="00497399" w:rsidP="00497399">
      <w:pPr>
        <w:pStyle w:val="Heading3"/>
        <w:spacing w:line="480" w:lineRule="auto"/>
      </w:pPr>
      <w:r>
        <w:t xml:space="preserve">3.4 </w:t>
      </w:r>
      <w:r w:rsidR="00F5247C">
        <w:t>Association between objective muscle fatigue and subjective local discomfort</w:t>
      </w:r>
    </w:p>
    <w:p w14:paraId="1AF295B3" w14:textId="34D4991C"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r w:rsidR="00AA48DE">
        <w:rPr>
          <w:rFonts w:eastAsiaTheme="minorEastAsia"/>
        </w:rPr>
        <w:t xml:space="preserve"> on the x-axis</w:t>
      </w:r>
      <w:r w:rsidR="005937E8">
        <w:rPr>
          <w:rFonts w:eastAsiaTheme="minorEastAsia"/>
        </w:rPr>
        <w:t>.</w:t>
      </w:r>
    </w:p>
    <w:p w14:paraId="4030052B" w14:textId="3DEF0E98" w:rsidR="007F35ED" w:rsidRDefault="00497399" w:rsidP="00497399">
      <w:pPr>
        <w:pStyle w:val="Heading2"/>
        <w:spacing w:line="480" w:lineRule="auto"/>
      </w:pPr>
      <w:r w:rsidRPr="00BC2E53">
        <w:lastRenderedPageBreak/>
        <w:t xml:space="preserve">4. </w:t>
      </w:r>
      <w:r w:rsidR="007F35ED" w:rsidRPr="00BC2E53">
        <w:t>Discussions</w:t>
      </w:r>
    </w:p>
    <w:p w14:paraId="77517D65" w14:textId="21A9A6F0" w:rsidR="003A4B9E" w:rsidRDefault="003A4B9E" w:rsidP="00F8329F">
      <w:pPr>
        <w:pStyle w:val="Heading3"/>
        <w:spacing w:line="480" w:lineRule="auto"/>
      </w:pPr>
      <w:r>
        <w:t>4.1 I</w:t>
      </w:r>
      <w:r w:rsidR="00E5395A">
        <w:t>nterpretations and i</w:t>
      </w:r>
      <w:r>
        <w:t>mplications from negative or no correlation</w:t>
      </w:r>
    </w:p>
    <w:p w14:paraId="2F07DDF8" w14:textId="4EDD0AD8" w:rsidR="00CD687A" w:rsidRDefault="003F1E3F" w:rsidP="00497399">
      <w:pPr>
        <w:spacing w:line="480" w:lineRule="auto"/>
      </w:pPr>
      <w:r>
        <w:t xml:space="preserve">There were negative </w:t>
      </w:r>
      <w:r w:rsidR="00806938">
        <w:t xml:space="preserve">significant </w:t>
      </w:r>
      <w:r>
        <w:t>correlations between the objective and subjective measures of overall effort</w:t>
      </w:r>
      <w:r w:rsidR="00A85A38">
        <w:t xml:space="preserve"> when the analysis adjusted for the harvesting method and the time of measurement.</w:t>
      </w:r>
      <w:r w:rsidR="00806938">
        <w:t xml:space="preserve"> That is, both Borg RPE and Omni RPE may </w:t>
      </w:r>
      <w:r w:rsidR="00CD687A">
        <w:t xml:space="preserve">be used to </w:t>
      </w:r>
      <w:r w:rsidR="00806938">
        <w:t>predict the outcomes of %</w:t>
      </w:r>
      <w:r w:rsidR="008B7B63">
        <w:t xml:space="preserve"> </w:t>
      </w:r>
      <w:r w:rsidR="00806938">
        <w:t xml:space="preserve">HRR. </w:t>
      </w:r>
    </w:p>
    <w:p w14:paraId="4AC148AC" w14:textId="022FAC09" w:rsidR="00636887" w:rsidRDefault="00806938" w:rsidP="00497399">
      <w:pPr>
        <w:spacing w:line="480" w:lineRule="auto"/>
      </w:pPr>
      <w:r>
        <w:t>When stratifying by harvesting method, the significance level was still strong only in the Ladder group, but less strong in the Ground and Platform groups, respectively. This might have been due to the fact that the Ladder group had a very physically demanding load</w:t>
      </w:r>
      <w:r w:rsidR="00BC2E53">
        <w:t>, followed by the Ground and the Platform group</w:t>
      </w:r>
      <w:r w:rsidR="004D797C">
        <w:t>s</w:t>
      </w:r>
      <w:r w:rsidR="00BC2E53">
        <w:t xml:space="preserve">. </w:t>
      </w:r>
      <w:r w:rsidR="00CD687A">
        <w:t>Accordingly, on one hand, t</w:t>
      </w:r>
      <w:r w:rsidR="00BC2E53">
        <w:t>he relationship between Borg RPE and %</w:t>
      </w:r>
      <w:r w:rsidR="004D797C">
        <w:t xml:space="preserve"> </w:t>
      </w:r>
      <w:r w:rsidR="00BC2E53">
        <w:t xml:space="preserve">HRR and </w:t>
      </w:r>
      <w:r w:rsidR="00CD687A">
        <w:t xml:space="preserve">the </w:t>
      </w:r>
      <w:r w:rsidR="00BC2E53">
        <w:t>one between Omni RPE and %</w:t>
      </w:r>
      <w:r w:rsidR="004D797C">
        <w:t xml:space="preserve"> </w:t>
      </w:r>
      <w:r w:rsidR="00BC2E53">
        <w:t xml:space="preserve">HRR </w:t>
      </w:r>
      <w:r w:rsidR="00CD687A">
        <w:t xml:space="preserve">were established when the physical workload was sufficiently demanding. On the other hand, during relatively lighter work, the subjective ratings like Borg RPE and Omni RPE may not be useful for ergonomic assessment. </w:t>
      </w:r>
    </w:p>
    <w:p w14:paraId="14B173A4" w14:textId="7136C4FF" w:rsidR="00CD687A" w:rsidRDefault="0055539C" w:rsidP="00497399">
      <w:pPr>
        <w:spacing w:line="480" w:lineRule="auto"/>
      </w:pPr>
      <w:r>
        <w:t>W</w:t>
      </w:r>
      <w:r w:rsidR="00CD687A">
        <w:t xml:space="preserve">hen stratifying by the time in the work shift, </w:t>
      </w:r>
      <w:r>
        <w:t xml:space="preserve">the </w:t>
      </w:r>
      <w:r w:rsidR="00CD687A">
        <w:t>statistically significant relationship between Borg RPE and %</w:t>
      </w:r>
      <w:r w:rsidR="004D797C">
        <w:t xml:space="preserve"> </w:t>
      </w:r>
      <w:r w:rsidR="00CD687A">
        <w:t xml:space="preserve">HRR were found at T1 and T3, i.e. after morning and afternoon work sessions, but not at T2, </w:t>
      </w:r>
      <w:r w:rsidR="004D797C">
        <w:t xml:space="preserve">i.e. </w:t>
      </w:r>
      <w:r w:rsidR="00CD687A">
        <w:t xml:space="preserve">after the lunch break. This finding is in accordance with the case of stratifying by harvesting method. That is, it </w:t>
      </w:r>
      <w:r w:rsidR="004D797C">
        <w:t xml:space="preserve">might </w:t>
      </w:r>
      <w:r w:rsidR="00CD687A">
        <w:t>require the farmworkers to</w:t>
      </w:r>
      <w:r>
        <w:t xml:space="preserve"> </w:t>
      </w:r>
      <w:r w:rsidR="00CD687A">
        <w:t>perform heavy</w:t>
      </w:r>
      <w:r w:rsidR="004D797C">
        <w:t xml:space="preserve"> a</w:t>
      </w:r>
      <w:r>
        <w:t xml:space="preserve"> task so that the subjective Borg RPE responses could be meaningful. Otherwise, during or after a rest period, Borg RPE was not interpretable in this population and </w:t>
      </w:r>
      <w:r w:rsidR="00330379">
        <w:t>might</w:t>
      </w:r>
      <w:r>
        <w:t xml:space="preserve"> not be used to </w:t>
      </w:r>
      <w:r w:rsidR="00E5395A">
        <w:t>assess</w:t>
      </w:r>
      <w:r>
        <w:t xml:space="preserve"> a recovery from the rest in place of the objective direct measurement.</w:t>
      </w:r>
    </w:p>
    <w:p w14:paraId="454BAAAD" w14:textId="56FBDFC8" w:rsidR="0055539C" w:rsidRDefault="0055539C" w:rsidP="00497399">
      <w:pPr>
        <w:spacing w:line="480" w:lineRule="auto"/>
      </w:pPr>
      <w:r>
        <w:t>Additionally, when stratifying by the time in the work shift, the relationship between Omni RPE and %</w:t>
      </w:r>
      <w:r w:rsidR="004C66BE">
        <w:t xml:space="preserve"> </w:t>
      </w:r>
      <w:r>
        <w:t xml:space="preserve">HRR became statistically insignificant. This finding suggested that the Omni RPE with the pictures of apple harvesting may </w:t>
      </w:r>
      <w:r w:rsidR="00E5395A">
        <w:t xml:space="preserve">still not be robust. </w:t>
      </w:r>
      <w:commentRangeStart w:id="8"/>
      <w:r w:rsidR="00E5395A">
        <w:t xml:space="preserve">Notwithstanding, it is worth </w:t>
      </w:r>
      <w:r w:rsidR="00C059B1">
        <w:t>remarking</w:t>
      </w:r>
      <w:r w:rsidR="00E5395A">
        <w:t xml:space="preserve"> that the reason might </w:t>
      </w:r>
      <w:r w:rsidR="00E5395A">
        <w:lastRenderedPageBreak/>
        <w:t>be due to the fact that the stratification reduced the sample size and, consequently, there was not enough power to detect a significant correlation in each group.</w:t>
      </w:r>
      <w:commentRangeEnd w:id="8"/>
      <w:r w:rsidR="00DD2D9F">
        <w:rPr>
          <w:rStyle w:val="CommentReference"/>
        </w:rPr>
        <w:commentReference w:id="8"/>
      </w:r>
    </w:p>
    <w:p w14:paraId="2F504244" w14:textId="05F9D95D" w:rsidR="003F1E3F" w:rsidRDefault="003F1E3F" w:rsidP="00497399">
      <w:pPr>
        <w:spacing w:line="480" w:lineRule="auto"/>
      </w:pPr>
      <w:r>
        <w:t xml:space="preserve">There was no </w:t>
      </w:r>
      <w:r w:rsidR="00E5395A">
        <w:t xml:space="preserve">significant </w:t>
      </w:r>
      <w:r>
        <w:t>correlation between the objective and subjective measures of local discomfort.</w:t>
      </w:r>
      <w:r w:rsidR="00E5395A">
        <w:t xml:space="preserve"> In other words, Borg CR10 scales at local body parts, particularly the shoulders, were not representative for the muscle fatigue as directly measured and characterized by EMG.</w:t>
      </w:r>
    </w:p>
    <w:p w14:paraId="7862BBD8" w14:textId="75CEF457" w:rsidR="00C945DC" w:rsidRDefault="00636887" w:rsidP="00497399">
      <w:pPr>
        <w:spacing w:line="480" w:lineRule="auto"/>
      </w:pPr>
      <w:commentRangeStart w:id="9"/>
      <w:r>
        <w:t>Despite</w:t>
      </w:r>
      <w:r w:rsidR="003F1E3F">
        <w:t xml:space="preserve"> being</w:t>
      </w:r>
      <w:r>
        <w:t xml:space="preserve"> translated and adapted to the culture, the subjective effort surveys, namely Omni RPE, Borg RPE and Borg CR10, may not be suitable for </w:t>
      </w:r>
      <w:r w:rsidR="00E5395A">
        <w:t>ergonomic assessment among Hispanic migrant fruit harvesters, especially when the physical workload were not extreme</w:t>
      </w:r>
      <w:r>
        <w:t xml:space="preserve">. Therefore, they </w:t>
      </w:r>
      <w:r w:rsidR="004C66BE">
        <w:t>c</w:t>
      </w:r>
      <w:r>
        <w:t xml:space="preserve">ould not </w:t>
      </w:r>
      <w:r w:rsidR="00E5395A">
        <w:t xml:space="preserve">fully </w:t>
      </w:r>
      <w:r>
        <w:t>replace the objective direct</w:t>
      </w:r>
      <w:r w:rsidR="00E5395A">
        <w:t>ly</w:t>
      </w:r>
      <w:r>
        <w:t xml:space="preserve">-measured </w:t>
      </w:r>
      <w:r w:rsidR="00E5395A">
        <w:t>outcomes like metabolic load or muscle fatigue</w:t>
      </w:r>
      <w:r>
        <w:t>.</w:t>
      </w:r>
      <w:commentRangeEnd w:id="9"/>
      <w:r w:rsidR="00DD2D9F">
        <w:rPr>
          <w:rStyle w:val="CommentReference"/>
        </w:rPr>
        <w:commentReference w:id="9"/>
      </w:r>
    </w:p>
    <w:p w14:paraId="5B39B5E9" w14:textId="34A5F5EB" w:rsidR="009E5669" w:rsidRDefault="003A4B9E" w:rsidP="00F8329F">
      <w:pPr>
        <w:pStyle w:val="Heading3"/>
        <w:spacing w:line="480" w:lineRule="auto"/>
      </w:pPr>
      <w:r>
        <w:t>4.2 Comparisons to previous studies</w:t>
      </w:r>
    </w:p>
    <w:p w14:paraId="6A065C90" w14:textId="39D9B916" w:rsidR="00D859F9" w:rsidRDefault="00C36CDC" w:rsidP="00D859F9">
      <w:pPr>
        <w:spacing w:line="480" w:lineRule="auto"/>
      </w:pPr>
      <w:r>
        <w:t>This study indicated the unsuitability of subjective scales for ergonomic assessment in fruit harvesting tasks undertaken by the Hispanic migrant workers, as compared to the uses of cardiac measures and the muscle fatigue of trapezius. Particularly, the finding from this study that the subjective scales were more sensitive to heavy workload is relevant to a previous work</w:t>
      </w:r>
      <w:r w:rsidR="00B858EF">
        <w:t>; t</w:t>
      </w:r>
      <w:r>
        <w:t>hat is, 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 difficulty </w:t>
      </w:r>
      <w:r w:rsidR="00374E7E">
        <w:t>and</w:t>
      </w:r>
      <w:r w:rsidR="009E5669">
        <w:t xml:space="preserve"> discomfort</w:t>
      </w:r>
      <w:r w:rsidR="00374E7E">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w:t>
      </w:r>
      <w:r w:rsidR="00D859F9">
        <w:t xml:space="preserve">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00D859F9">
        <w:fldChar w:fldCharType="begin" w:fldLock="1"/>
      </w:r>
      <w:r w:rsidR="00D859F9">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D859F9">
        <w:fldChar w:fldCharType="separate"/>
      </w:r>
      <w:r w:rsidR="00D859F9" w:rsidRPr="00071EDF">
        <w:rPr>
          <w:noProof/>
        </w:rPr>
        <w:t>(Öberg et al., 1994)</w:t>
      </w:r>
      <w:r w:rsidR="00D859F9">
        <w:fldChar w:fldCharType="end"/>
      </w:r>
      <w:r w:rsidR="00D859F9">
        <w:t>. Above all, this study found increases over time in both EMG MPF and Borg CR10; however, we did not address whether the objective measure of muscle fatigue like EMG or the subjective discomfort responses like Borg scales could provide a better ergonomic assessment.</w:t>
      </w:r>
    </w:p>
    <w:p w14:paraId="5D6C72A6" w14:textId="285BC654" w:rsidR="00D859F9" w:rsidRDefault="00D859F9" w:rsidP="00D859F9">
      <w:pPr>
        <w:spacing w:line="480" w:lineRule="auto"/>
      </w:pPr>
      <w:r>
        <w:lastRenderedPageBreak/>
        <w:t>Newly developed subjective rating scales like Omni RPE may be used for certain contexts, in this case, when farmworkers actually perform</w:t>
      </w:r>
      <w:r w:rsidR="0043436C">
        <w:t>ed</w:t>
      </w:r>
      <w:r>
        <w:t xml:space="preserve"> heavy work but not the light work. This subjective measurement </w:t>
      </w:r>
      <w:r w:rsidR="002C2955">
        <w:t>c</w:t>
      </w:r>
      <w:r>
        <w:t xml:space="preserve">ould, thus, be used as a complement of their corresponding objective measurement rather than as standalone tools. Even though a previous study found that the Omni RPE in a pictorial face format was correlated with heart rate and respiratory rate in both men and women </w:t>
      </w:r>
      <w:r>
        <w:fldChar w:fldCharType="begin" w:fldLock="1"/>
      </w:r>
      <w:r>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fldChar w:fldCharType="separate"/>
      </w:r>
      <w:r w:rsidRPr="008B3362">
        <w:rPr>
          <w:noProof/>
        </w:rPr>
        <w:t>(Huang &amp; Chiou, 2013)</w:t>
      </w:r>
      <w:r>
        <w:fldChar w:fldCharType="end"/>
      </w:r>
      <w:r>
        <w:t xml:space="preserve">, Omni RPE alone was not distinguishable across different walking and running loads in children whereas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00B81526" w14:textId="54D6F42C" w:rsidR="003A4B9E" w:rsidRDefault="00083EF8" w:rsidP="00497399">
      <w:pPr>
        <w:spacing w:line="480" w:lineRule="auto"/>
      </w:pPr>
      <w:r>
        <w:t>A number of systematic biases in this study should be mentioned. Firstly, the presence of researchers in the field might have altered the way the participants work</w:t>
      </w:r>
      <w:r w:rsidR="00062AED">
        <w:t>ed</w:t>
      </w:r>
      <w:r>
        <w:t xml:space="preserve">; </w:t>
      </w:r>
      <w:r w:rsidR="00062AED">
        <w:t>thus</w:t>
      </w:r>
      <w:r>
        <w:t xml:space="preserve">, the objective directly-measured outcomes on muscle fatigue or metabolic load may be affected. Secondly, </w:t>
      </w:r>
      <w:r w:rsidR="00062AED">
        <w:t>the administration of</w:t>
      </w:r>
      <w:r w:rsidR="00A16228">
        <w:t xml:space="preserve"> the </w:t>
      </w:r>
      <w:r w:rsidR="004C3899">
        <w:t>Borg and Omni questionnaires</w:t>
      </w:r>
      <w:r w:rsidR="00A16228">
        <w:t xml:space="preserve"> could have interrupted the workers’ lunch break</w:t>
      </w:r>
      <w:r w:rsidR="004C3899">
        <w:t>. It is possible that some workers ended up answering the questions as fast as they could rather than did it attentively.</w:t>
      </w:r>
    </w:p>
    <w:p w14:paraId="2DC05812" w14:textId="0C9A467B" w:rsidR="009412F3" w:rsidRDefault="004C3899" w:rsidP="009412F3">
      <w:pPr>
        <w:spacing w:line="480" w:lineRule="auto"/>
      </w:pPr>
      <w:r>
        <w:t xml:space="preserve">Moreover, there </w:t>
      </w:r>
      <w:r w:rsidR="00457DE9">
        <w:t>was a limitation</w:t>
      </w:r>
      <w:r>
        <w:t xml:space="preserve"> associated with the heart rate measurement. In the ideal situation, a resting heart rate should be measured in a recumbent position. However, in this study, heart rate</w:t>
      </w:r>
      <w:r w:rsidR="00264758">
        <w:t xml:space="preserve">s were </w:t>
      </w:r>
      <w:r>
        <w:t xml:space="preserve">measured during a quiet sitting position prior to the work shift, and then the measured values were subtracted by 10 as per the equation (ii) similarly to the previous work </w:t>
      </w:r>
      <w:r>
        <w:fldChar w:fldCharType="begin" w:fldLock="1"/>
      </w:r>
      <w:r w:rsidR="00457DE9">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fldChar w:fldCharType="separate"/>
      </w:r>
      <w:r w:rsidRPr="004C3899">
        <w:rPr>
          <w:noProof/>
        </w:rPr>
        <w:t>(Thamsuwan et al., 2019)</w:t>
      </w:r>
      <w:r>
        <w:fldChar w:fldCharType="end"/>
      </w:r>
      <w:r>
        <w:t>; in other words, the resting heart rate was obtained by approximation rather than exact measurement.</w:t>
      </w:r>
    </w:p>
    <w:p w14:paraId="03D1C4FF" w14:textId="30FD576D" w:rsidR="004C3899" w:rsidRDefault="004C3899" w:rsidP="009412F3">
      <w:pPr>
        <w:spacing w:line="480" w:lineRule="auto"/>
      </w:pPr>
      <w:r>
        <w:t xml:space="preserve">Furthermore, </w:t>
      </w:r>
      <w:r w:rsidR="00457DE9">
        <w:t xml:space="preserve">there were challenges in EMG measurement in the field due to </w:t>
      </w:r>
      <w:r w:rsidR="003020EB">
        <w:t xml:space="preserve">the </w:t>
      </w:r>
      <w:r w:rsidR="00457DE9">
        <w:t xml:space="preserve">perspiration of workers and the physical contact between electrodes and the apple bag strap or the ladder. Anomalies in EMG data were detected and removed with a new algorithm to retain the muscle activity signal </w:t>
      </w:r>
      <w:r w:rsidR="00457DE9">
        <w:fldChar w:fldCharType="begin" w:fldLock="1"/>
      </w:r>
      <w:r w:rsidR="00DC6A2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457DE9">
        <w:fldChar w:fldCharType="separate"/>
      </w:r>
      <w:r w:rsidR="00457DE9" w:rsidRPr="00457DE9">
        <w:rPr>
          <w:noProof/>
        </w:rPr>
        <w:t>(Thamsuwan &amp; Johnson, 2022)</w:t>
      </w:r>
      <w:r w:rsidR="00457DE9">
        <w:fldChar w:fldCharType="end"/>
      </w:r>
      <w:r w:rsidR="00457DE9">
        <w:t xml:space="preserve"> but there were still some data los</w:t>
      </w:r>
      <w:r w:rsidR="003020EB">
        <w:t>s</w:t>
      </w:r>
      <w:r w:rsidR="00457DE9">
        <w:t>. Future studies should instead find a way to detect the anomalies in real time during the data collection, which could prevent data los</w:t>
      </w:r>
      <w:r w:rsidR="003020EB">
        <w:t>s</w:t>
      </w:r>
      <w:r w:rsidR="00457DE9">
        <w:t xml:space="preserve"> more </w:t>
      </w:r>
      <w:r w:rsidR="00457DE9">
        <w:lastRenderedPageBreak/>
        <w:t>effectively as compared to logging the data to examine later at the end of the work shift like in this study.</w:t>
      </w:r>
    </w:p>
    <w:p w14:paraId="2C98ADDF" w14:textId="5B8E4F66" w:rsidR="00374E7E" w:rsidRDefault="00374E7E" w:rsidP="00374E7E">
      <w:pPr>
        <w:pStyle w:val="Heading2"/>
        <w:spacing w:line="480" w:lineRule="auto"/>
      </w:pPr>
      <w:r w:rsidRPr="0047623D">
        <w:t>5. Conclusion</w:t>
      </w:r>
      <w:r>
        <w:t xml:space="preserve"> </w:t>
      </w:r>
    </w:p>
    <w:p w14:paraId="5A667111" w14:textId="33161D88" w:rsidR="0064052E" w:rsidRDefault="009C2A8C" w:rsidP="00497399">
      <w:pPr>
        <w:spacing w:line="480" w:lineRule="auto"/>
      </w:pPr>
      <w:r>
        <w:t>This study examined whether there was a relationship between subjective and objective measures of overall cardiovascular load and local muscle fatigue among Hispanic migrant farmworkers harvesting apples in North America.</w:t>
      </w:r>
      <w:r w:rsidR="005F70A4">
        <w:t xml:space="preserve"> Borg RPE and Borg CR10 were translated</w:t>
      </w:r>
      <w:r w:rsidR="00701205">
        <w:t xml:space="preserve"> into Spanish</w:t>
      </w:r>
      <w:r w:rsidR="005F70A4">
        <w:t>, and Omni RPE</w:t>
      </w:r>
      <w:r w:rsidR="00BF7160">
        <w:t xml:space="preserve"> with pictures</w:t>
      </w:r>
      <w:r w:rsidR="005F70A4">
        <w:t xml:space="preserve"> were created for this specific population. The Borg RPE and Omni RPE</w:t>
      </w:r>
      <w:r w:rsidR="00BF7160">
        <w:t xml:space="preserve"> results</w:t>
      </w:r>
      <w:r w:rsidR="005F70A4">
        <w:t xml:space="preserve"> were compared to metabolic load derived from heart rate data</w:t>
      </w:r>
      <w:r w:rsidR="008327AA">
        <w:t xml:space="preserve">, which represented overall </w:t>
      </w:r>
      <w:r w:rsidR="00BF7160">
        <w:t>physical exertion</w:t>
      </w:r>
      <w:r w:rsidR="005F70A4">
        <w:t>.</w:t>
      </w:r>
      <w:r w:rsidR="008327AA">
        <w:t xml:space="preserve"> </w:t>
      </w:r>
      <w:r w:rsidR="00BF7160">
        <w:t>This study found s</w:t>
      </w:r>
      <w:r w:rsidR="008327AA">
        <w:t>trong negative correlations between the objective and subjective measures after the workers performed hard work but neither after the light work nor after the break.</w:t>
      </w:r>
      <w:r w:rsidR="005F70A4">
        <w:t xml:space="preserve"> The Borg CR10</w:t>
      </w:r>
      <w:r w:rsidR="008327AA">
        <w:t>, which was expected to indicate local discomfort, was</w:t>
      </w:r>
      <w:r w:rsidR="005F70A4">
        <w:t xml:space="preserve"> compared to the muscle fatigue as </w:t>
      </w:r>
      <w:r w:rsidR="008327AA">
        <w:t xml:space="preserve">characterized </w:t>
      </w:r>
      <w:r w:rsidR="005F70A4">
        <w:t>by EMG at trapezius</w:t>
      </w:r>
      <w:r w:rsidR="008327AA">
        <w:t>. Unlike the results of the correlations between the RPE’s and the cardiovascular load, there was no</w:t>
      </w:r>
      <w:r w:rsidR="00BF7160">
        <w:t xml:space="preserve"> significant</w:t>
      </w:r>
      <w:r w:rsidR="008327AA">
        <w:t xml:space="preserve"> correlation between the Borg CR10 and the EMG. All things considered, objective direct measures could not be replaced by subjective measures according to this study.</w:t>
      </w:r>
    </w:p>
    <w:p w14:paraId="77EFB3B6" w14:textId="642A045D" w:rsidR="00F1663B" w:rsidRDefault="00F1663B" w:rsidP="00F1663B">
      <w:pPr>
        <w:pStyle w:val="Heading2"/>
        <w:spacing w:line="480" w:lineRule="auto"/>
      </w:pPr>
      <w:r>
        <w:t>Acknowledgement</w:t>
      </w:r>
    </w:p>
    <w:p w14:paraId="7277C5E4" w14:textId="5CADD279" w:rsidR="00F1663B" w:rsidRPr="00F1663B" w:rsidRDefault="00F1663B" w:rsidP="00F1663B">
      <w:pPr>
        <w:spacing w:line="480" w:lineRule="auto"/>
        <w:rPr>
          <w:rFonts w:cstheme="minorHAnsi"/>
        </w:rPr>
      </w:pPr>
      <w:r w:rsidRPr="00F1663B">
        <w:rPr>
          <w:rFonts w:cstheme="minorHAnsi"/>
          <w:color w:val="2E2E2E"/>
        </w:rPr>
        <w:t xml:space="preserve">The authors would like to thank all the farmworkers who participated in this study. We also thank to Kit Maria </w:t>
      </w:r>
      <w:proofErr w:type="spellStart"/>
      <w:r w:rsidRPr="00F1663B">
        <w:rPr>
          <w:rFonts w:cstheme="minorHAnsi"/>
          <w:color w:val="2E2E2E"/>
        </w:rPr>
        <w:t>Tchong</w:t>
      </w:r>
      <w:proofErr w:type="spellEnd"/>
      <w:r w:rsidRPr="00F1663B">
        <w:rPr>
          <w:rFonts w:cstheme="minorHAnsi"/>
          <w:color w:val="2E2E2E"/>
        </w:rPr>
        <w:t xml:space="preserve">-French for their support in the research management, as well as Maria Negrete, Katherine </w:t>
      </w:r>
      <w:proofErr w:type="spellStart"/>
      <w:r w:rsidRPr="00F1663B">
        <w:rPr>
          <w:rFonts w:cstheme="minorHAnsi"/>
          <w:color w:val="2E2E2E"/>
        </w:rPr>
        <w:t>Gregersen</w:t>
      </w:r>
      <w:proofErr w:type="spellEnd"/>
      <w:r w:rsidRPr="00F1663B">
        <w:rPr>
          <w:rFonts w:cstheme="minorHAnsi"/>
          <w:color w:val="2E2E2E"/>
        </w:rPr>
        <w:t>, and Margaret Hughes for their support in field data collection. This project was funded by the National Institute for Occupational Safety and Health [Cooperative Agreement #4 U 254 OH007544] and the Washington State Medical Aid and Accident Fund.</w:t>
      </w:r>
    </w:p>
    <w:p w14:paraId="42BAB8CB" w14:textId="38002430" w:rsidR="009C7583" w:rsidRDefault="009C7583" w:rsidP="00A44D59">
      <w:pPr>
        <w:pStyle w:val="Heading2"/>
        <w:spacing w:line="480" w:lineRule="auto"/>
      </w:pPr>
      <w:r>
        <w:t>Reference</w:t>
      </w:r>
    </w:p>
    <w:p w14:paraId="1CA68DE3" w14:textId="0DFC4FD1" w:rsidR="00DC6A2D" w:rsidRPr="00DC6A2D" w:rsidRDefault="009E5669" w:rsidP="00DC6A2D">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C6A2D" w:rsidRPr="00DC6A2D">
        <w:rPr>
          <w:rFonts w:ascii="Calibri" w:hAnsi="Calibri" w:cs="Calibri"/>
          <w:noProof/>
          <w:szCs w:val="24"/>
        </w:rPr>
        <w:t xml:space="preserve">Alka, S., U., S. G., Rajesh, S., &amp; Dinesh, P. (2014). Ergonomic study of farm women during wheat harvesting by improved sickle. </w:t>
      </w:r>
      <w:r w:rsidR="00DC6A2D" w:rsidRPr="00DC6A2D">
        <w:rPr>
          <w:rFonts w:ascii="Calibri" w:hAnsi="Calibri" w:cs="Calibri"/>
          <w:i/>
          <w:iCs/>
          <w:noProof/>
          <w:szCs w:val="24"/>
        </w:rPr>
        <w:t>African Journal of Agricultural Research</w:t>
      </w:r>
      <w:r w:rsidR="00DC6A2D" w:rsidRPr="00DC6A2D">
        <w:rPr>
          <w:rFonts w:ascii="Calibri" w:hAnsi="Calibri" w:cs="Calibri"/>
          <w:noProof/>
          <w:szCs w:val="24"/>
        </w:rPr>
        <w:t xml:space="preserve">, </w:t>
      </w:r>
      <w:r w:rsidR="00DC6A2D" w:rsidRPr="00DC6A2D">
        <w:rPr>
          <w:rFonts w:ascii="Calibri" w:hAnsi="Calibri" w:cs="Calibri"/>
          <w:i/>
          <w:iCs/>
          <w:noProof/>
          <w:szCs w:val="24"/>
        </w:rPr>
        <w:t>9</w:t>
      </w:r>
      <w:r w:rsidR="00DC6A2D" w:rsidRPr="00DC6A2D">
        <w:rPr>
          <w:rFonts w:ascii="Calibri" w:hAnsi="Calibri" w:cs="Calibri"/>
          <w:noProof/>
          <w:szCs w:val="24"/>
        </w:rPr>
        <w:t xml:space="preserve">(18), 1386–1390. </w:t>
      </w:r>
      <w:r w:rsidR="00DC6A2D" w:rsidRPr="00DC6A2D">
        <w:rPr>
          <w:rFonts w:ascii="Calibri" w:hAnsi="Calibri" w:cs="Calibri"/>
          <w:noProof/>
          <w:szCs w:val="24"/>
        </w:rPr>
        <w:lastRenderedPageBreak/>
        <w:t>https://doi.org/10.5897/AJAR2013.7956</w:t>
      </w:r>
    </w:p>
    <w:p w14:paraId="3C9DF703"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angaru, S. S., Wang, C., Busam, S. A., &amp; Aghazadeh, F. (2021). ANN-based automated scaffold builder activity recognition through wearable EMG and IMU sensors. </w:t>
      </w:r>
      <w:r w:rsidRPr="00DC6A2D">
        <w:rPr>
          <w:rFonts w:ascii="Calibri" w:hAnsi="Calibri" w:cs="Calibri"/>
          <w:i/>
          <w:iCs/>
          <w:noProof/>
          <w:szCs w:val="24"/>
        </w:rPr>
        <w:t>Automation in Construction</w:t>
      </w:r>
      <w:r w:rsidRPr="00DC6A2D">
        <w:rPr>
          <w:rFonts w:ascii="Calibri" w:hAnsi="Calibri" w:cs="Calibri"/>
          <w:noProof/>
          <w:szCs w:val="24"/>
        </w:rPr>
        <w:t xml:space="preserve">, </w:t>
      </w:r>
      <w:r w:rsidRPr="00DC6A2D">
        <w:rPr>
          <w:rFonts w:ascii="Calibri" w:hAnsi="Calibri" w:cs="Calibri"/>
          <w:i/>
          <w:iCs/>
          <w:noProof/>
          <w:szCs w:val="24"/>
        </w:rPr>
        <w:t>126</w:t>
      </w:r>
      <w:r w:rsidRPr="00DC6A2D">
        <w:rPr>
          <w:rFonts w:ascii="Calibri" w:hAnsi="Calibri" w:cs="Calibri"/>
          <w:noProof/>
          <w:szCs w:val="24"/>
        </w:rPr>
        <w:t>, 103653. https://doi.org/10.1016/j.autcon.2021.103653</w:t>
      </w:r>
    </w:p>
    <w:p w14:paraId="1319F4C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edny, G. Z., Karwowski, W., &amp; Seglin, M. H. (2001). A Heart Rate Evaluation Approach to Determine Cost-Effectiveness an Ergonomics Intervention. </w:t>
      </w:r>
      <w:r w:rsidRPr="00DC6A2D">
        <w:rPr>
          <w:rFonts w:ascii="Calibri" w:hAnsi="Calibri" w:cs="Calibri"/>
          <w:i/>
          <w:iCs/>
          <w:noProof/>
          <w:szCs w:val="24"/>
        </w:rPr>
        <w:t>International Journal of Occupational Safety and Ergonomics</w:t>
      </w:r>
      <w:r w:rsidRPr="00DC6A2D">
        <w:rPr>
          <w:rFonts w:ascii="Calibri" w:hAnsi="Calibri" w:cs="Calibri"/>
          <w:noProof/>
          <w:szCs w:val="24"/>
        </w:rPr>
        <w:t xml:space="preserve">, </w:t>
      </w:r>
      <w:r w:rsidRPr="00DC6A2D">
        <w:rPr>
          <w:rFonts w:ascii="Calibri" w:hAnsi="Calibri" w:cs="Calibri"/>
          <w:i/>
          <w:iCs/>
          <w:noProof/>
          <w:szCs w:val="24"/>
        </w:rPr>
        <w:t>7</w:t>
      </w:r>
      <w:r w:rsidRPr="00DC6A2D">
        <w:rPr>
          <w:rFonts w:ascii="Calibri" w:hAnsi="Calibri" w:cs="Calibri"/>
          <w:noProof/>
          <w:szCs w:val="24"/>
        </w:rPr>
        <w:t>(2), 121–133. https://doi.org/10.1080/10803548.2001.11076481</w:t>
      </w:r>
    </w:p>
    <w:p w14:paraId="65CF283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org, G. (1970). Perceived exertion as an indicator of somatic stress. </w:t>
      </w:r>
      <w:r w:rsidRPr="00DC6A2D">
        <w:rPr>
          <w:rFonts w:ascii="Calibri" w:hAnsi="Calibri" w:cs="Calibri"/>
          <w:i/>
          <w:iCs/>
          <w:noProof/>
          <w:szCs w:val="24"/>
        </w:rPr>
        <w:t>Scandinavian Journal of Rehabilitation Medicine</w:t>
      </w:r>
      <w:r w:rsidRPr="00DC6A2D">
        <w:rPr>
          <w:rFonts w:ascii="Calibri" w:hAnsi="Calibri" w:cs="Calibri"/>
          <w:noProof/>
          <w:szCs w:val="24"/>
        </w:rPr>
        <w:t xml:space="preserve">, </w:t>
      </w:r>
      <w:r w:rsidRPr="00DC6A2D">
        <w:rPr>
          <w:rFonts w:ascii="Calibri" w:hAnsi="Calibri" w:cs="Calibri"/>
          <w:i/>
          <w:iCs/>
          <w:noProof/>
          <w:szCs w:val="24"/>
        </w:rPr>
        <w:t>2</w:t>
      </w:r>
      <w:r w:rsidRPr="00DC6A2D">
        <w:rPr>
          <w:rFonts w:ascii="Calibri" w:hAnsi="Calibri" w:cs="Calibri"/>
          <w:noProof/>
          <w:szCs w:val="24"/>
        </w:rPr>
        <w:t>, 92–98. https://doi.org/S/N</w:t>
      </w:r>
    </w:p>
    <w:p w14:paraId="574798BB"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org, G. A. (1982). Psychophysical bases of perceived exertion. </w:t>
      </w:r>
      <w:r w:rsidRPr="00DC6A2D">
        <w:rPr>
          <w:rFonts w:ascii="Calibri" w:hAnsi="Calibri" w:cs="Calibri"/>
          <w:i/>
          <w:iCs/>
          <w:noProof/>
          <w:szCs w:val="24"/>
        </w:rPr>
        <w:t>Medicine and Science in Sports and Exercise</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 377–381. https://doi.org/10.1249/00005768-198205000-00012</w:t>
      </w:r>
    </w:p>
    <w:p w14:paraId="70BB1F56"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aballero, Y., Ando, T. J., Nakae, S., Usui, C., Aoyama, T., Nakanishi, M., Nagayoshi, S., Fujiwara, Y., &amp; Tanaka, S. (2019). Simple Prediction of Metabolic Equivalents of Daily Activities Using Heart Rate Monitor without Calibration of Individuals. </w:t>
      </w:r>
      <w:r w:rsidRPr="00DC6A2D">
        <w:rPr>
          <w:rFonts w:ascii="Calibri" w:hAnsi="Calibri" w:cs="Calibri"/>
          <w:i/>
          <w:iCs/>
          <w:noProof/>
          <w:szCs w:val="24"/>
        </w:rPr>
        <w:t>International Journal of Environmental Research and Public Health</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1), 216. https://doi.org/10.3390/ijerph17010216</w:t>
      </w:r>
    </w:p>
    <w:p w14:paraId="55AE2B8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abral, L. L., Nakamura, F. Y., Stefanello, J. M. F., Pessoa, L. C. V., Smirmaul, B. P. C., &amp; Pereira, G. (2020). Initial Validity and Reliability of the Portuguese Borg Rating of Perceived Exertion 6-20 Scale. </w:t>
      </w:r>
      <w:r w:rsidRPr="00DC6A2D">
        <w:rPr>
          <w:rFonts w:ascii="Calibri" w:hAnsi="Calibri" w:cs="Calibri"/>
          <w:i/>
          <w:iCs/>
          <w:noProof/>
          <w:szCs w:val="24"/>
        </w:rPr>
        <w:t>Measurement in Physical Education and Exercise Science</w:t>
      </w:r>
      <w:r w:rsidRPr="00DC6A2D">
        <w:rPr>
          <w:rFonts w:ascii="Calibri" w:hAnsi="Calibri" w:cs="Calibri"/>
          <w:noProof/>
          <w:szCs w:val="24"/>
        </w:rPr>
        <w:t xml:space="preserve">, </w:t>
      </w:r>
      <w:r w:rsidRPr="00DC6A2D">
        <w:rPr>
          <w:rFonts w:ascii="Calibri" w:hAnsi="Calibri" w:cs="Calibri"/>
          <w:i/>
          <w:iCs/>
          <w:noProof/>
          <w:szCs w:val="24"/>
        </w:rPr>
        <w:t>24</w:t>
      </w:r>
      <w:r w:rsidRPr="00DC6A2D">
        <w:rPr>
          <w:rFonts w:ascii="Calibri" w:hAnsi="Calibri" w:cs="Calibri"/>
          <w:noProof/>
          <w:szCs w:val="24"/>
        </w:rPr>
        <w:t>(2), 103–114. https://doi.org/10.1080/1091367X.2019.1710709</w:t>
      </w:r>
    </w:p>
    <w:p w14:paraId="15C92C5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astillo, F., Mora, A. M., Kayser, G. L., Vanos, J., Hyland, C., Yang, A. R., &amp; Eskenazi, B. (2021). Environmental Health Threats to Latino Migrant Farmworkers. </w:t>
      </w:r>
      <w:r w:rsidRPr="00DC6A2D">
        <w:rPr>
          <w:rFonts w:ascii="Calibri" w:hAnsi="Calibri" w:cs="Calibri"/>
          <w:i/>
          <w:iCs/>
          <w:noProof/>
          <w:szCs w:val="24"/>
        </w:rPr>
        <w:t>Annual Review of Public Health</w:t>
      </w:r>
      <w:r w:rsidRPr="00DC6A2D">
        <w:rPr>
          <w:rFonts w:ascii="Calibri" w:hAnsi="Calibri" w:cs="Calibri"/>
          <w:noProof/>
          <w:szCs w:val="24"/>
        </w:rPr>
        <w:t xml:space="preserve">, </w:t>
      </w:r>
      <w:r w:rsidRPr="00DC6A2D">
        <w:rPr>
          <w:rFonts w:ascii="Calibri" w:hAnsi="Calibri" w:cs="Calibri"/>
          <w:i/>
          <w:iCs/>
          <w:noProof/>
          <w:szCs w:val="24"/>
        </w:rPr>
        <w:t>42</w:t>
      </w:r>
      <w:r w:rsidRPr="00DC6A2D">
        <w:rPr>
          <w:rFonts w:ascii="Calibri" w:hAnsi="Calibri" w:cs="Calibri"/>
          <w:noProof/>
          <w:szCs w:val="24"/>
        </w:rPr>
        <w:t>(1), 257–276. https://doi.org/10.1146/annurev-publhealth-012420-105014</w:t>
      </w:r>
    </w:p>
    <w:p w14:paraId="61B7E6D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lastRenderedPageBreak/>
        <w:t xml:space="preserve">Clouser, J. M., Bush, A., Gan, W., &amp; Swanberg, J. (2018). Associations of Work Stress, Supervisor Unfairness, and Supervisor Inability to Speak Spanish with Occupational Injury among Latino Farmworkers. </w:t>
      </w:r>
      <w:r w:rsidRPr="00DC6A2D">
        <w:rPr>
          <w:rFonts w:ascii="Calibri" w:hAnsi="Calibri" w:cs="Calibri"/>
          <w:i/>
          <w:iCs/>
          <w:noProof/>
          <w:szCs w:val="24"/>
        </w:rPr>
        <w:t>Journal of Immigrant and Minority Health</w:t>
      </w:r>
      <w:r w:rsidRPr="00DC6A2D">
        <w:rPr>
          <w:rFonts w:ascii="Calibri" w:hAnsi="Calibri" w:cs="Calibri"/>
          <w:noProof/>
          <w:szCs w:val="24"/>
        </w:rPr>
        <w:t xml:space="preserve">, </w:t>
      </w:r>
      <w:r w:rsidRPr="00DC6A2D">
        <w:rPr>
          <w:rFonts w:ascii="Calibri" w:hAnsi="Calibri" w:cs="Calibri"/>
          <w:i/>
          <w:iCs/>
          <w:noProof/>
          <w:szCs w:val="24"/>
        </w:rPr>
        <w:t>20</w:t>
      </w:r>
      <w:r w:rsidRPr="00DC6A2D">
        <w:rPr>
          <w:rFonts w:ascii="Calibri" w:hAnsi="Calibri" w:cs="Calibri"/>
          <w:noProof/>
          <w:szCs w:val="24"/>
        </w:rPr>
        <w:t>(4), 894–901. https://doi.org/10.1007/s10903-017-0617-1</w:t>
      </w:r>
    </w:p>
    <w:p w14:paraId="671EC38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ooper, S., Burau, K., Frankowski, R., Shipp, E., Ddeljunco, D., Whitworth, R., Sweeney, A., Macnaughton, N., Wellor, N., &amp; Hanis, C. (2006). A Cohort Study of Injuries in Migrant Farm Worker Families in South Texas. </w:t>
      </w:r>
      <w:r w:rsidRPr="00DC6A2D">
        <w:rPr>
          <w:rFonts w:ascii="Calibri" w:hAnsi="Calibri" w:cs="Calibri"/>
          <w:i/>
          <w:iCs/>
          <w:noProof/>
          <w:szCs w:val="24"/>
        </w:rPr>
        <w:t>Annals of Epidemiology</w:t>
      </w:r>
      <w:r w:rsidRPr="00DC6A2D">
        <w:rPr>
          <w:rFonts w:ascii="Calibri" w:hAnsi="Calibri" w:cs="Calibri"/>
          <w:noProof/>
          <w:szCs w:val="24"/>
        </w:rPr>
        <w:t xml:space="preserve">, </w:t>
      </w:r>
      <w:r w:rsidRPr="00DC6A2D">
        <w:rPr>
          <w:rFonts w:ascii="Calibri" w:hAnsi="Calibri" w:cs="Calibri"/>
          <w:i/>
          <w:iCs/>
          <w:noProof/>
          <w:szCs w:val="24"/>
        </w:rPr>
        <w:t>16</w:t>
      </w:r>
      <w:r w:rsidRPr="00DC6A2D">
        <w:rPr>
          <w:rFonts w:ascii="Calibri" w:hAnsi="Calibri" w:cs="Calibri"/>
          <w:noProof/>
          <w:szCs w:val="24"/>
        </w:rPr>
        <w:t>(4), 313–320. https://doi.org/10.1016/j.annepidem.2005.04.004</w:t>
      </w:r>
    </w:p>
    <w:p w14:paraId="223F151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risti-Montero, C. (2016). Considerations regarding the use of metabolic equivalents when prescribing exercise for health: preventive medicine in practice. </w:t>
      </w:r>
      <w:r w:rsidRPr="00DC6A2D">
        <w:rPr>
          <w:rFonts w:ascii="Calibri" w:hAnsi="Calibri" w:cs="Calibri"/>
          <w:i/>
          <w:iCs/>
          <w:noProof/>
          <w:szCs w:val="24"/>
        </w:rPr>
        <w:t>The Physician and Sportsmedicine</w:t>
      </w:r>
      <w:r w:rsidRPr="00DC6A2D">
        <w:rPr>
          <w:rFonts w:ascii="Calibri" w:hAnsi="Calibri" w:cs="Calibri"/>
          <w:noProof/>
          <w:szCs w:val="24"/>
        </w:rPr>
        <w:t xml:space="preserve">, </w:t>
      </w:r>
      <w:r w:rsidRPr="00DC6A2D">
        <w:rPr>
          <w:rFonts w:ascii="Calibri" w:hAnsi="Calibri" w:cs="Calibri"/>
          <w:i/>
          <w:iCs/>
          <w:noProof/>
          <w:szCs w:val="24"/>
        </w:rPr>
        <w:t>44</w:t>
      </w:r>
      <w:r w:rsidRPr="00DC6A2D">
        <w:rPr>
          <w:rFonts w:ascii="Calibri" w:hAnsi="Calibri" w:cs="Calibri"/>
          <w:noProof/>
          <w:szCs w:val="24"/>
        </w:rPr>
        <w:t>(2), 109–111. https://doi.org/10.1080/00913847.2016.1158624</w:t>
      </w:r>
    </w:p>
    <w:p w14:paraId="6917E18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DC6A2D">
        <w:rPr>
          <w:rFonts w:ascii="Calibri" w:hAnsi="Calibri" w:cs="Calibri"/>
          <w:i/>
          <w:iCs/>
          <w:noProof/>
          <w:szCs w:val="24"/>
        </w:rPr>
        <w:t>Journal of Science and Medicine in Sport</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1), 46–57. https://doi.org/10.1016/j.jsams.2010.07.008</w:t>
      </w:r>
    </w:p>
    <w:p w14:paraId="5434B6C9"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 J. Shah, E. M. Shipp, S. P. Cooper, J. C. Huber, D. J. del Junco, A. A. Rene, &amp; J. S. Moore. (2009). Hand Problems in Migrant Farmworkers. </w:t>
      </w:r>
      <w:r w:rsidRPr="00DC6A2D">
        <w:rPr>
          <w:rFonts w:ascii="Calibri" w:hAnsi="Calibri" w:cs="Calibri"/>
          <w:i/>
          <w:iCs/>
          <w:noProof/>
          <w:szCs w:val="24"/>
        </w:rPr>
        <w:t>Journal of Agricultural Safety and Health</w:t>
      </w:r>
      <w:r w:rsidRPr="00DC6A2D">
        <w:rPr>
          <w:rFonts w:ascii="Calibri" w:hAnsi="Calibri" w:cs="Calibri"/>
          <w:noProof/>
          <w:szCs w:val="24"/>
        </w:rPr>
        <w:t xml:space="preserve">, </w:t>
      </w:r>
      <w:r w:rsidRPr="00DC6A2D">
        <w:rPr>
          <w:rFonts w:ascii="Calibri" w:hAnsi="Calibri" w:cs="Calibri"/>
          <w:i/>
          <w:iCs/>
          <w:noProof/>
          <w:szCs w:val="24"/>
        </w:rPr>
        <w:t>15</w:t>
      </w:r>
      <w:r w:rsidRPr="00DC6A2D">
        <w:rPr>
          <w:rFonts w:ascii="Calibri" w:hAnsi="Calibri" w:cs="Calibri"/>
          <w:noProof/>
          <w:szCs w:val="24"/>
        </w:rPr>
        <w:t>(2), 157–169. https://doi.org/10.13031/2013.26802</w:t>
      </w:r>
    </w:p>
    <w:p w14:paraId="055531B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as, B., Ghosh, T., &amp; Gangopadhyay, S. (2013). Child Work in Agriculture in West Bengal, India: Assessment of Musculoskeletal Disorders and Occupational Health Problems. </w:t>
      </w:r>
      <w:r w:rsidRPr="00DC6A2D">
        <w:rPr>
          <w:rFonts w:ascii="Calibri" w:hAnsi="Calibri" w:cs="Calibri"/>
          <w:i/>
          <w:iCs/>
          <w:noProof/>
          <w:szCs w:val="24"/>
        </w:rPr>
        <w:t>Journal of Occupational Health</w:t>
      </w:r>
      <w:r w:rsidRPr="00DC6A2D">
        <w:rPr>
          <w:rFonts w:ascii="Calibri" w:hAnsi="Calibri" w:cs="Calibri"/>
          <w:noProof/>
          <w:szCs w:val="24"/>
        </w:rPr>
        <w:t xml:space="preserve">, </w:t>
      </w:r>
      <w:r w:rsidRPr="00DC6A2D">
        <w:rPr>
          <w:rFonts w:ascii="Calibri" w:hAnsi="Calibri" w:cs="Calibri"/>
          <w:i/>
          <w:iCs/>
          <w:noProof/>
          <w:szCs w:val="24"/>
        </w:rPr>
        <w:t>55</w:t>
      </w:r>
      <w:r w:rsidRPr="00DC6A2D">
        <w:rPr>
          <w:rFonts w:ascii="Calibri" w:hAnsi="Calibri" w:cs="Calibri"/>
          <w:noProof/>
          <w:szCs w:val="24"/>
        </w:rPr>
        <w:t>(4), 244–258. https://doi.org/10.1539/joh.12-0185-OA</w:t>
      </w:r>
    </w:p>
    <w:p w14:paraId="305FD94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edering, Å., Németh, G., &amp; Harms-Ringdahl, K. (1999). Correlation between electromyographic spectral </w:t>
      </w:r>
      <w:r w:rsidRPr="00DC6A2D">
        <w:rPr>
          <w:rFonts w:ascii="Calibri" w:hAnsi="Calibri" w:cs="Calibri"/>
          <w:noProof/>
          <w:szCs w:val="24"/>
        </w:rPr>
        <w:lastRenderedPageBreak/>
        <w:t xml:space="preserve">changes and subjective assessment of lumbar muscle fatigue in subjects without pain from the lower back. </w:t>
      </w:r>
      <w:r w:rsidRPr="00DC6A2D">
        <w:rPr>
          <w:rFonts w:ascii="Calibri" w:hAnsi="Calibri" w:cs="Calibri"/>
          <w:i/>
          <w:iCs/>
          <w:noProof/>
          <w:szCs w:val="24"/>
        </w:rPr>
        <w:t>Clinical Biomechanics</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2), 103–111. https://doi.org/10.1016/S0268-0033(98)00053-9</w:t>
      </w:r>
    </w:p>
    <w:p w14:paraId="6820007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ewi, N. S., &amp; Komatsuzaki, M. (2018). On-body personal assist suit for commercial farming: Effect on heart rate, EMG, trunk movements, and user acceptance during digging. </w:t>
      </w:r>
      <w:r w:rsidRPr="00DC6A2D">
        <w:rPr>
          <w:rFonts w:ascii="Calibri" w:hAnsi="Calibri" w:cs="Calibri"/>
          <w:i/>
          <w:iCs/>
          <w:noProof/>
          <w:szCs w:val="24"/>
        </w:rPr>
        <w:t>International Journal of Industrial Ergonomics</w:t>
      </w:r>
      <w:r w:rsidRPr="00DC6A2D">
        <w:rPr>
          <w:rFonts w:ascii="Calibri" w:hAnsi="Calibri" w:cs="Calibri"/>
          <w:noProof/>
          <w:szCs w:val="24"/>
        </w:rPr>
        <w:t xml:space="preserve">, </w:t>
      </w:r>
      <w:r w:rsidRPr="00DC6A2D">
        <w:rPr>
          <w:rFonts w:ascii="Calibri" w:hAnsi="Calibri" w:cs="Calibri"/>
          <w:i/>
          <w:iCs/>
          <w:noProof/>
          <w:szCs w:val="24"/>
        </w:rPr>
        <w:t>68</w:t>
      </w:r>
      <w:r w:rsidRPr="00DC6A2D">
        <w:rPr>
          <w:rFonts w:ascii="Calibri" w:hAnsi="Calibri" w:cs="Calibri"/>
          <w:noProof/>
          <w:szCs w:val="24"/>
        </w:rPr>
        <w:t>, 290–296. https://doi.org/10.1016/j.ergon.2018.08.013</w:t>
      </w:r>
    </w:p>
    <w:p w14:paraId="2EBEB67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ouphrate, D. I., Fethke, N. B., Nonnenmann, M. W., Rodriguez, A., Hagevoort, R., &amp; Gimeno Ruiz de Porras, D. (2017). Full-shift and task-specific upper extremity muscle activity among US large-herd dairy parlour workers. </w:t>
      </w:r>
      <w:r w:rsidRPr="00DC6A2D">
        <w:rPr>
          <w:rFonts w:ascii="Calibri" w:hAnsi="Calibri" w:cs="Calibri"/>
          <w:i/>
          <w:iCs/>
          <w:noProof/>
          <w:szCs w:val="24"/>
        </w:rPr>
        <w:t>Ergonomics</w:t>
      </w:r>
      <w:r w:rsidRPr="00DC6A2D">
        <w:rPr>
          <w:rFonts w:ascii="Calibri" w:hAnsi="Calibri" w:cs="Calibri"/>
          <w:noProof/>
          <w:szCs w:val="24"/>
        </w:rPr>
        <w:t>. https://doi.org/10.1080/00140139.2016.1262464</w:t>
      </w:r>
    </w:p>
    <w:p w14:paraId="656BAA6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DC6A2D">
        <w:rPr>
          <w:rFonts w:ascii="Calibri" w:hAnsi="Calibri" w:cs="Calibri"/>
          <w:i/>
          <w:iCs/>
          <w:noProof/>
          <w:szCs w:val="24"/>
        </w:rPr>
        <w:t>Journal of Human Kinetics</w:t>
      </w:r>
      <w:r w:rsidRPr="00DC6A2D">
        <w:rPr>
          <w:rFonts w:ascii="Calibri" w:hAnsi="Calibri" w:cs="Calibri"/>
          <w:noProof/>
          <w:szCs w:val="24"/>
        </w:rPr>
        <w:t xml:space="preserve">, </w:t>
      </w:r>
      <w:r w:rsidRPr="00DC6A2D">
        <w:rPr>
          <w:rFonts w:ascii="Calibri" w:hAnsi="Calibri" w:cs="Calibri"/>
          <w:i/>
          <w:iCs/>
          <w:noProof/>
          <w:szCs w:val="24"/>
        </w:rPr>
        <w:t>81</w:t>
      </w:r>
      <w:r w:rsidRPr="00DC6A2D">
        <w:rPr>
          <w:rFonts w:ascii="Calibri" w:hAnsi="Calibri" w:cs="Calibri"/>
          <w:noProof/>
          <w:szCs w:val="24"/>
        </w:rPr>
        <w:t>(1), 41–52. https://doi.org/10.2478/hukin-2022-0004</w:t>
      </w:r>
    </w:p>
    <w:p w14:paraId="6E753F2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DC6A2D">
        <w:rPr>
          <w:rFonts w:ascii="Calibri" w:hAnsi="Calibri" w:cs="Calibri"/>
          <w:i/>
          <w:iCs/>
          <w:noProof/>
          <w:szCs w:val="24"/>
        </w:rPr>
        <w:t>Journal of Occupational and Environmental Hygiene</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2–3), 85–96. https://doi.org/10.1080/15459624.2020.1717502</w:t>
      </w:r>
    </w:p>
    <w:p w14:paraId="2305BB0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Groenesteijn, L., Eikhout, S. M., &amp; Vink, P. (2004). One set of pliers for more tasks in installation work: the effects on (dis)comfort and productivity.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5</w:t>
      </w:r>
      <w:r w:rsidRPr="00DC6A2D">
        <w:rPr>
          <w:rFonts w:ascii="Calibri" w:hAnsi="Calibri" w:cs="Calibri"/>
          <w:noProof/>
          <w:szCs w:val="24"/>
        </w:rPr>
        <w:t>(5), 485–492. https://doi.org/10.1016/j.apergo.2004.03.010</w:t>
      </w:r>
    </w:p>
    <w:p w14:paraId="2DE4C400" w14:textId="77777777" w:rsidR="00DC6A2D" w:rsidRPr="001D004D" w:rsidRDefault="00DC6A2D" w:rsidP="00DC6A2D">
      <w:pPr>
        <w:widowControl w:val="0"/>
        <w:autoSpaceDE w:val="0"/>
        <w:autoSpaceDN w:val="0"/>
        <w:adjustRightInd w:val="0"/>
        <w:spacing w:line="480" w:lineRule="auto"/>
        <w:ind w:left="480" w:hanging="480"/>
        <w:rPr>
          <w:rFonts w:ascii="Calibri" w:hAnsi="Calibri" w:cs="Calibri"/>
          <w:noProof/>
          <w:szCs w:val="24"/>
          <w:lang w:val="fr-CA"/>
        </w:rPr>
      </w:pPr>
      <w:r w:rsidRPr="00DC6A2D">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1D004D">
        <w:rPr>
          <w:rFonts w:ascii="Calibri" w:hAnsi="Calibri" w:cs="Calibri"/>
          <w:i/>
          <w:iCs/>
          <w:noProof/>
          <w:szCs w:val="24"/>
          <w:lang w:val="fr-CA"/>
        </w:rPr>
        <w:t>Science &amp; Sports</w:t>
      </w:r>
      <w:r w:rsidRPr="001D004D">
        <w:rPr>
          <w:rFonts w:ascii="Calibri" w:hAnsi="Calibri" w:cs="Calibri"/>
          <w:noProof/>
          <w:szCs w:val="24"/>
          <w:lang w:val="fr-CA"/>
        </w:rPr>
        <w:t xml:space="preserve">, </w:t>
      </w:r>
      <w:r w:rsidRPr="001D004D">
        <w:rPr>
          <w:rFonts w:ascii="Calibri" w:hAnsi="Calibri" w:cs="Calibri"/>
          <w:i/>
          <w:iCs/>
          <w:noProof/>
          <w:szCs w:val="24"/>
          <w:lang w:val="fr-CA"/>
        </w:rPr>
        <w:t>28</w:t>
      </w:r>
      <w:r w:rsidRPr="001D004D">
        <w:rPr>
          <w:rFonts w:ascii="Calibri" w:hAnsi="Calibri" w:cs="Calibri"/>
          <w:noProof/>
          <w:szCs w:val="24"/>
          <w:lang w:val="fr-CA"/>
        </w:rPr>
        <w:t xml:space="preserve">(2), e29–e35. </w:t>
      </w:r>
      <w:r w:rsidRPr="001D004D">
        <w:rPr>
          <w:rFonts w:ascii="Calibri" w:hAnsi="Calibri" w:cs="Calibri"/>
          <w:noProof/>
          <w:szCs w:val="24"/>
          <w:lang w:val="fr-CA"/>
        </w:rPr>
        <w:lastRenderedPageBreak/>
        <w:t>https://doi.org/10.1016/j.scispo.2012.07.008</w:t>
      </w:r>
    </w:p>
    <w:p w14:paraId="3C40004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1D004D">
        <w:rPr>
          <w:rFonts w:ascii="Calibri" w:hAnsi="Calibri" w:cs="Calibri"/>
          <w:noProof/>
          <w:szCs w:val="24"/>
          <w:lang w:val="fr-CA"/>
        </w:rPr>
        <w:t xml:space="preserve">Hägg, G. M., Luttmann, A., &amp; Jäger, M. (2000). </w:t>
      </w:r>
      <w:r w:rsidRPr="00DC6A2D">
        <w:rPr>
          <w:rFonts w:ascii="Calibri" w:hAnsi="Calibri" w:cs="Calibri"/>
          <w:noProof/>
          <w:szCs w:val="24"/>
        </w:rPr>
        <w:t xml:space="preserve">Methodologies for evaluating electromyographic field data in ergonomics. </w:t>
      </w:r>
      <w:r w:rsidRPr="00DC6A2D">
        <w:rPr>
          <w:rFonts w:ascii="Calibri" w:hAnsi="Calibri" w:cs="Calibri"/>
          <w:i/>
          <w:iCs/>
          <w:noProof/>
          <w:szCs w:val="24"/>
        </w:rPr>
        <w:t>Journal of Electromyography and Kinesiology</w:t>
      </w:r>
      <w:r w:rsidRPr="00DC6A2D">
        <w:rPr>
          <w:rFonts w:ascii="Calibri" w:hAnsi="Calibri" w:cs="Calibri"/>
          <w:noProof/>
          <w:szCs w:val="24"/>
        </w:rPr>
        <w:t xml:space="preserve">, </w:t>
      </w:r>
      <w:r w:rsidRPr="00DC6A2D">
        <w:rPr>
          <w:rFonts w:ascii="Calibri" w:hAnsi="Calibri" w:cs="Calibri"/>
          <w:i/>
          <w:iCs/>
          <w:noProof/>
          <w:szCs w:val="24"/>
        </w:rPr>
        <w:t>10</w:t>
      </w:r>
      <w:r w:rsidRPr="00DC6A2D">
        <w:rPr>
          <w:rFonts w:ascii="Calibri" w:hAnsi="Calibri" w:cs="Calibri"/>
          <w:noProof/>
          <w:szCs w:val="24"/>
        </w:rPr>
        <w:t>(5), 301–312. https://doi.org/10.1016/S1050-6411(00)00022-5</w:t>
      </w:r>
    </w:p>
    <w:p w14:paraId="7E577A2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askel, W. L., Lee, I.-M., Pate, R. R., Powell, K. E., Blair, S. N., Franklin, B. A., Macera, C. A., Heath, G. W., Thompson, P. D., &amp; Bauman, A. (2007). Physical Activity and Public Health. </w:t>
      </w:r>
      <w:r w:rsidRPr="00DC6A2D">
        <w:rPr>
          <w:rFonts w:ascii="Calibri" w:hAnsi="Calibri" w:cs="Calibri"/>
          <w:i/>
          <w:iCs/>
          <w:noProof/>
          <w:szCs w:val="24"/>
        </w:rPr>
        <w:t>Medicine &amp; Science in Sports &amp; Exercise</w:t>
      </w:r>
      <w:r w:rsidRPr="00DC6A2D">
        <w:rPr>
          <w:rFonts w:ascii="Calibri" w:hAnsi="Calibri" w:cs="Calibri"/>
          <w:noProof/>
          <w:szCs w:val="24"/>
        </w:rPr>
        <w:t xml:space="preserve">, </w:t>
      </w:r>
      <w:r w:rsidRPr="00DC6A2D">
        <w:rPr>
          <w:rFonts w:ascii="Calibri" w:hAnsi="Calibri" w:cs="Calibri"/>
          <w:i/>
          <w:iCs/>
          <w:noProof/>
          <w:szCs w:val="24"/>
        </w:rPr>
        <w:t>39</w:t>
      </w:r>
      <w:r w:rsidRPr="00DC6A2D">
        <w:rPr>
          <w:rFonts w:ascii="Calibri" w:hAnsi="Calibri" w:cs="Calibri"/>
          <w:noProof/>
          <w:szCs w:val="24"/>
        </w:rPr>
        <w:t>(8), 1423–1434. https://doi.org/10.1249/mss.0b013e3180616b27</w:t>
      </w:r>
    </w:p>
    <w:p w14:paraId="7CF7477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iilloskorpi, Fogelholm, Laukkanen, Pasanen, Oja, Mänttäri, &amp; Natri. (1999). Factors Affecting the Relation Between Heart Rate and Energy Expenditure During Exercise. </w:t>
      </w:r>
      <w:r w:rsidRPr="00DC6A2D">
        <w:rPr>
          <w:rFonts w:ascii="Calibri" w:hAnsi="Calibri" w:cs="Calibri"/>
          <w:i/>
          <w:iCs/>
          <w:noProof/>
          <w:szCs w:val="24"/>
        </w:rPr>
        <w:t>International Journal of Sports Medicine</w:t>
      </w:r>
      <w:r w:rsidRPr="00DC6A2D">
        <w:rPr>
          <w:rFonts w:ascii="Calibri" w:hAnsi="Calibri" w:cs="Calibri"/>
          <w:noProof/>
          <w:szCs w:val="24"/>
        </w:rPr>
        <w:t xml:space="preserve">, </w:t>
      </w:r>
      <w:r w:rsidRPr="00DC6A2D">
        <w:rPr>
          <w:rFonts w:ascii="Calibri" w:hAnsi="Calibri" w:cs="Calibri"/>
          <w:i/>
          <w:iCs/>
          <w:noProof/>
          <w:szCs w:val="24"/>
        </w:rPr>
        <w:t>20</w:t>
      </w:r>
      <w:r w:rsidRPr="00DC6A2D">
        <w:rPr>
          <w:rFonts w:ascii="Calibri" w:hAnsi="Calibri" w:cs="Calibri"/>
          <w:noProof/>
          <w:szCs w:val="24"/>
        </w:rPr>
        <w:t>(7), 438–443. https://doi.org/10.1055/s-1999-8829</w:t>
      </w:r>
    </w:p>
    <w:p w14:paraId="357DC41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uang, D.-H., &amp; Chiou, W.-K. (2013). Validation of a facial pictorial rating of perceived exertion scale for evaluating physical tasks. </w:t>
      </w:r>
      <w:r w:rsidRPr="00DC6A2D">
        <w:rPr>
          <w:rFonts w:ascii="Calibri" w:hAnsi="Calibri" w:cs="Calibri"/>
          <w:i/>
          <w:iCs/>
          <w:noProof/>
          <w:szCs w:val="24"/>
        </w:rPr>
        <w:t>Journal of Industrial and Production Engineering</w:t>
      </w:r>
      <w:r w:rsidRPr="00DC6A2D">
        <w:rPr>
          <w:rFonts w:ascii="Calibri" w:hAnsi="Calibri" w:cs="Calibri"/>
          <w:noProof/>
          <w:szCs w:val="24"/>
        </w:rPr>
        <w:t xml:space="preserve">, </w:t>
      </w:r>
      <w:r w:rsidRPr="00DC6A2D">
        <w:rPr>
          <w:rFonts w:ascii="Calibri" w:hAnsi="Calibri" w:cs="Calibri"/>
          <w:i/>
          <w:iCs/>
          <w:noProof/>
          <w:szCs w:val="24"/>
        </w:rPr>
        <w:t>30</w:t>
      </w:r>
      <w:r w:rsidRPr="00DC6A2D">
        <w:rPr>
          <w:rFonts w:ascii="Calibri" w:hAnsi="Calibri" w:cs="Calibri"/>
          <w:noProof/>
          <w:szCs w:val="24"/>
        </w:rPr>
        <w:t>(2), 125–131. https://doi.org/10.1080/21681015.2013.788079</w:t>
      </w:r>
    </w:p>
    <w:p w14:paraId="34D8D683"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DC6A2D">
        <w:rPr>
          <w:rFonts w:ascii="Calibri" w:hAnsi="Calibri" w:cs="Calibri"/>
          <w:i/>
          <w:iCs/>
          <w:noProof/>
          <w:szCs w:val="24"/>
        </w:rPr>
        <w:t>European Journal of Applied Physiology</w:t>
      </w:r>
      <w:r w:rsidRPr="00DC6A2D">
        <w:rPr>
          <w:rFonts w:ascii="Calibri" w:hAnsi="Calibri" w:cs="Calibri"/>
          <w:noProof/>
          <w:szCs w:val="24"/>
        </w:rPr>
        <w:t xml:space="preserve">, </w:t>
      </w:r>
      <w:r w:rsidRPr="00DC6A2D">
        <w:rPr>
          <w:rFonts w:ascii="Calibri" w:hAnsi="Calibri" w:cs="Calibri"/>
          <w:i/>
          <w:iCs/>
          <w:noProof/>
          <w:szCs w:val="24"/>
        </w:rPr>
        <w:t>95</w:t>
      </w:r>
      <w:r w:rsidRPr="00DC6A2D">
        <w:rPr>
          <w:rFonts w:ascii="Calibri" w:hAnsi="Calibri" w:cs="Calibri"/>
          <w:noProof/>
          <w:szCs w:val="24"/>
        </w:rPr>
        <w:t>(4), 321–326. https://doi.org/10.1007/s00421-005-0014-7</w:t>
      </w:r>
    </w:p>
    <w:p w14:paraId="7DAA3AD9"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DC6A2D">
        <w:rPr>
          <w:rFonts w:ascii="Calibri" w:hAnsi="Calibri" w:cs="Calibri"/>
          <w:i/>
          <w:iCs/>
          <w:noProof/>
          <w:szCs w:val="24"/>
        </w:rPr>
        <w:t>European Journal of Applied Physiology</w:t>
      </w:r>
      <w:r w:rsidRPr="00DC6A2D">
        <w:rPr>
          <w:rFonts w:ascii="Calibri" w:hAnsi="Calibri" w:cs="Calibri"/>
          <w:noProof/>
          <w:szCs w:val="24"/>
        </w:rPr>
        <w:t xml:space="preserve">, </w:t>
      </w:r>
      <w:r w:rsidRPr="00DC6A2D">
        <w:rPr>
          <w:rFonts w:ascii="Calibri" w:hAnsi="Calibri" w:cs="Calibri"/>
          <w:i/>
          <w:iCs/>
          <w:noProof/>
          <w:szCs w:val="24"/>
        </w:rPr>
        <w:t>76</w:t>
      </w:r>
      <w:r w:rsidRPr="00DC6A2D">
        <w:rPr>
          <w:rFonts w:ascii="Calibri" w:hAnsi="Calibri" w:cs="Calibri"/>
          <w:noProof/>
          <w:szCs w:val="24"/>
        </w:rPr>
        <w:t>(3), 236–242. https://doi.org/10.1007/s004210050242</w:t>
      </w:r>
    </w:p>
    <w:p w14:paraId="06A0A02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eytel, L. R., Goedecke, J. H., Noakes, T. D., Hiiloskorpi, H., Laukkanen, R., van der Merwe, L., &amp; Lambert, </w:t>
      </w:r>
      <w:r w:rsidRPr="00DC6A2D">
        <w:rPr>
          <w:rFonts w:ascii="Calibri" w:hAnsi="Calibri" w:cs="Calibri"/>
          <w:noProof/>
          <w:szCs w:val="24"/>
        </w:rPr>
        <w:lastRenderedPageBreak/>
        <w:t xml:space="preserve">E. V. (2005). Prediction of energy expenditure from heart rate monitoring during submaximal exercise. </w:t>
      </w:r>
      <w:r w:rsidRPr="00DC6A2D">
        <w:rPr>
          <w:rFonts w:ascii="Calibri" w:hAnsi="Calibri" w:cs="Calibri"/>
          <w:i/>
          <w:iCs/>
          <w:noProof/>
          <w:szCs w:val="24"/>
        </w:rPr>
        <w:t>Journal of Sports Sciences</w:t>
      </w:r>
      <w:r w:rsidRPr="00DC6A2D">
        <w:rPr>
          <w:rFonts w:ascii="Calibri" w:hAnsi="Calibri" w:cs="Calibri"/>
          <w:noProof/>
          <w:szCs w:val="24"/>
        </w:rPr>
        <w:t>. https://doi.org/10.1080/02640410470001730089</w:t>
      </w:r>
    </w:p>
    <w:p w14:paraId="5B2DB63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im, J. H., Aulck, L., Thamsuwan, O., Bartha, M. C., &amp; Johnson, P. W. (2014). The effect of key size of touch screen virtual keyboards on productivity, usability, and typing biomechanics. </w:t>
      </w:r>
      <w:r w:rsidRPr="00DC6A2D">
        <w:rPr>
          <w:rFonts w:ascii="Calibri" w:hAnsi="Calibri" w:cs="Calibri"/>
          <w:i/>
          <w:iCs/>
          <w:noProof/>
          <w:szCs w:val="24"/>
        </w:rPr>
        <w:t>Human Factors</w:t>
      </w:r>
      <w:r w:rsidRPr="00DC6A2D">
        <w:rPr>
          <w:rFonts w:ascii="Calibri" w:hAnsi="Calibri" w:cs="Calibri"/>
          <w:noProof/>
          <w:szCs w:val="24"/>
        </w:rPr>
        <w:t xml:space="preserve">, </w:t>
      </w:r>
      <w:r w:rsidRPr="00DC6A2D">
        <w:rPr>
          <w:rFonts w:ascii="Calibri" w:hAnsi="Calibri" w:cs="Calibri"/>
          <w:i/>
          <w:iCs/>
          <w:noProof/>
          <w:szCs w:val="24"/>
        </w:rPr>
        <w:t>56</w:t>
      </w:r>
      <w:r w:rsidRPr="00DC6A2D">
        <w:rPr>
          <w:rFonts w:ascii="Calibri" w:hAnsi="Calibri" w:cs="Calibri"/>
          <w:noProof/>
          <w:szCs w:val="24"/>
        </w:rPr>
        <w:t>(7), 1235–1248. https://doi.org/10.1177/0018720814531784</w:t>
      </w:r>
    </w:p>
    <w:p w14:paraId="03B51E7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im, J. H., Aulck, L., Thamsuwan, O., Bartha, M. C., &amp; Johnson, P. W. (2013). The effects of virtual keyboard key sizes on typing productivity and physical exposures. </w:t>
      </w:r>
      <w:r w:rsidRPr="00DC6A2D">
        <w:rPr>
          <w:rFonts w:ascii="Calibri" w:hAnsi="Calibri" w:cs="Calibri"/>
          <w:i/>
          <w:iCs/>
          <w:noProof/>
          <w:szCs w:val="24"/>
        </w:rPr>
        <w:t>Proceedings of the Human Factors and Ergonomics Society</w:t>
      </w:r>
      <w:r w:rsidRPr="00DC6A2D">
        <w:rPr>
          <w:rFonts w:ascii="Calibri" w:hAnsi="Calibri" w:cs="Calibri"/>
          <w:noProof/>
          <w:szCs w:val="24"/>
        </w:rPr>
        <w:t>, 887–891. https://doi.org/10.1177/1541931213571193</w:t>
      </w:r>
    </w:p>
    <w:p w14:paraId="565ED96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8</w:t>
      </w:r>
      <w:r w:rsidRPr="00DC6A2D">
        <w:rPr>
          <w:rFonts w:ascii="Calibri" w:hAnsi="Calibri" w:cs="Calibri"/>
          <w:noProof/>
          <w:szCs w:val="24"/>
        </w:rPr>
        <w:t>(5), 643–654. https://doi.org/10.1016/j.apergo.2006.05.004</w:t>
      </w:r>
    </w:p>
    <w:p w14:paraId="0FC72F4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ung, S. M., Fink, P. W., Legg, S. J., Ali, A., &amp; Shultz, S. P. (2020). Age-Related Differences in Perceived Exertion While Walking and Running Near the Preferred Transition Speed. </w:t>
      </w:r>
      <w:r w:rsidRPr="00DC6A2D">
        <w:rPr>
          <w:rFonts w:ascii="Calibri" w:hAnsi="Calibri" w:cs="Calibri"/>
          <w:i/>
          <w:iCs/>
          <w:noProof/>
          <w:szCs w:val="24"/>
        </w:rPr>
        <w:t>Pediatric Exercise Science</w:t>
      </w:r>
      <w:r w:rsidRPr="00DC6A2D">
        <w:rPr>
          <w:rFonts w:ascii="Calibri" w:hAnsi="Calibri" w:cs="Calibri"/>
          <w:noProof/>
          <w:szCs w:val="24"/>
        </w:rPr>
        <w:t xml:space="preserve">, </w:t>
      </w:r>
      <w:r w:rsidRPr="00DC6A2D">
        <w:rPr>
          <w:rFonts w:ascii="Calibri" w:hAnsi="Calibri" w:cs="Calibri"/>
          <w:i/>
          <w:iCs/>
          <w:noProof/>
          <w:szCs w:val="24"/>
        </w:rPr>
        <w:t>32</w:t>
      </w:r>
      <w:r w:rsidRPr="00DC6A2D">
        <w:rPr>
          <w:rFonts w:ascii="Calibri" w:hAnsi="Calibri" w:cs="Calibri"/>
          <w:noProof/>
          <w:szCs w:val="24"/>
        </w:rPr>
        <w:t>(4), 227–232. https://doi.org/10.1123/pes.2019-0233</w:t>
      </w:r>
    </w:p>
    <w:p w14:paraId="676D1E4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DC6A2D">
        <w:rPr>
          <w:rFonts w:ascii="Calibri" w:hAnsi="Calibri" w:cs="Calibri"/>
          <w:i/>
          <w:iCs/>
          <w:noProof/>
          <w:szCs w:val="24"/>
        </w:rPr>
        <w:t>Sports Medicine - Open</w:t>
      </w:r>
      <w:r w:rsidRPr="00DC6A2D">
        <w:rPr>
          <w:rFonts w:ascii="Calibri" w:hAnsi="Calibri" w:cs="Calibri"/>
          <w:noProof/>
          <w:szCs w:val="24"/>
        </w:rPr>
        <w:t xml:space="preserve">, </w:t>
      </w:r>
      <w:r w:rsidRPr="00DC6A2D">
        <w:rPr>
          <w:rFonts w:ascii="Calibri" w:hAnsi="Calibri" w:cs="Calibri"/>
          <w:i/>
          <w:iCs/>
          <w:noProof/>
          <w:szCs w:val="24"/>
        </w:rPr>
        <w:t>8</w:t>
      </w:r>
      <w:r w:rsidRPr="00DC6A2D">
        <w:rPr>
          <w:rFonts w:ascii="Calibri" w:hAnsi="Calibri" w:cs="Calibri"/>
          <w:noProof/>
          <w:szCs w:val="24"/>
        </w:rPr>
        <w:t>(1), 2. https://doi.org/10.1186/s40798-021-00386-8</w:t>
      </w:r>
    </w:p>
    <w:p w14:paraId="602FEDD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eung, R. W., Leung, M.-L., &amp; Chung, P.-K. (2004). Validity and Reliability of a Cantonese-Translated Rating of Perceived Exertion Scale among Hong Kong Adults. </w:t>
      </w:r>
      <w:r w:rsidRPr="00DC6A2D">
        <w:rPr>
          <w:rFonts w:ascii="Calibri" w:hAnsi="Calibri" w:cs="Calibri"/>
          <w:i/>
          <w:iCs/>
          <w:noProof/>
          <w:szCs w:val="24"/>
        </w:rPr>
        <w:t>Perceptual and Motor Skills</w:t>
      </w:r>
      <w:r w:rsidRPr="00DC6A2D">
        <w:rPr>
          <w:rFonts w:ascii="Calibri" w:hAnsi="Calibri" w:cs="Calibri"/>
          <w:noProof/>
          <w:szCs w:val="24"/>
        </w:rPr>
        <w:t xml:space="preserve">, </w:t>
      </w:r>
      <w:r w:rsidRPr="00DC6A2D">
        <w:rPr>
          <w:rFonts w:ascii="Calibri" w:hAnsi="Calibri" w:cs="Calibri"/>
          <w:i/>
          <w:iCs/>
          <w:noProof/>
          <w:szCs w:val="24"/>
        </w:rPr>
        <w:t>98</w:t>
      </w:r>
      <w:r w:rsidRPr="00DC6A2D">
        <w:rPr>
          <w:rFonts w:ascii="Calibri" w:hAnsi="Calibri" w:cs="Calibri"/>
          <w:noProof/>
          <w:szCs w:val="24"/>
        </w:rPr>
        <w:t>(2), 725–735. https://doi.org/10.2466/pms.98.2.725-735</w:t>
      </w:r>
    </w:p>
    <w:p w14:paraId="29C580EB"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uttmann, A., Jäger, M., &amp; Laurig, W. (2000). Electromyographical indication of muscular fatigue in occupational field studies. </w:t>
      </w:r>
      <w:r w:rsidRPr="00DC6A2D">
        <w:rPr>
          <w:rFonts w:ascii="Calibri" w:hAnsi="Calibri" w:cs="Calibri"/>
          <w:i/>
          <w:iCs/>
          <w:noProof/>
          <w:szCs w:val="24"/>
        </w:rPr>
        <w:t>International Journal of Industrial Ergonomics</w:t>
      </w:r>
      <w:r w:rsidRPr="00DC6A2D">
        <w:rPr>
          <w:rFonts w:ascii="Calibri" w:hAnsi="Calibri" w:cs="Calibri"/>
          <w:noProof/>
          <w:szCs w:val="24"/>
        </w:rPr>
        <w:t xml:space="preserve">, </w:t>
      </w:r>
      <w:r w:rsidRPr="00DC6A2D">
        <w:rPr>
          <w:rFonts w:ascii="Calibri" w:hAnsi="Calibri" w:cs="Calibri"/>
          <w:i/>
          <w:iCs/>
          <w:noProof/>
          <w:szCs w:val="24"/>
        </w:rPr>
        <w:t>25</w:t>
      </w:r>
      <w:r w:rsidRPr="00DC6A2D">
        <w:rPr>
          <w:rFonts w:ascii="Calibri" w:hAnsi="Calibri" w:cs="Calibri"/>
          <w:noProof/>
          <w:szCs w:val="24"/>
        </w:rPr>
        <w:t xml:space="preserve">(6), 645–660. </w:t>
      </w:r>
      <w:r w:rsidRPr="00DC6A2D">
        <w:rPr>
          <w:rFonts w:ascii="Calibri" w:hAnsi="Calibri" w:cs="Calibri"/>
          <w:noProof/>
          <w:szCs w:val="24"/>
        </w:rPr>
        <w:lastRenderedPageBreak/>
        <w:t>https://doi.org/10.1016/S0169-8141(99)00053-0</w:t>
      </w:r>
    </w:p>
    <w:p w14:paraId="18EF895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McCurdy, S. A., Samuels, S. J., Carroll, D. J., Beaumont, J. J., &amp; Morrin, L. A. (2003). Agricultural injury in California migrant Hispanic farm worker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44</w:t>
      </w:r>
      <w:r w:rsidRPr="00DC6A2D">
        <w:rPr>
          <w:rFonts w:ascii="Calibri" w:hAnsi="Calibri" w:cs="Calibri"/>
          <w:noProof/>
          <w:szCs w:val="24"/>
        </w:rPr>
        <w:t>, 225–235. https://doi.org/10.1002/ajim.10272</w:t>
      </w:r>
    </w:p>
    <w:p w14:paraId="3874C3D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McGorry, R. W., Lin, J.-H., Dempsey, P. G., &amp; Casey, J. S. (2010). Accuracy of the Borg CR10 Scale for Estimating Grip Forces Associated with Hand Tool Tasks. </w:t>
      </w:r>
      <w:r w:rsidRPr="00DC6A2D">
        <w:rPr>
          <w:rFonts w:ascii="Calibri" w:hAnsi="Calibri" w:cs="Calibri"/>
          <w:i/>
          <w:iCs/>
          <w:noProof/>
          <w:szCs w:val="24"/>
        </w:rPr>
        <w:t>Journal of Occupational and Environmental Hygiene</w:t>
      </w:r>
      <w:r w:rsidRPr="00DC6A2D">
        <w:rPr>
          <w:rFonts w:ascii="Calibri" w:hAnsi="Calibri" w:cs="Calibri"/>
          <w:noProof/>
          <w:szCs w:val="24"/>
        </w:rPr>
        <w:t xml:space="preserve">, </w:t>
      </w:r>
      <w:r w:rsidRPr="00DC6A2D">
        <w:rPr>
          <w:rFonts w:ascii="Calibri" w:hAnsi="Calibri" w:cs="Calibri"/>
          <w:i/>
          <w:iCs/>
          <w:noProof/>
          <w:szCs w:val="24"/>
        </w:rPr>
        <w:t>7</w:t>
      </w:r>
      <w:r w:rsidRPr="00DC6A2D">
        <w:rPr>
          <w:rFonts w:ascii="Calibri" w:hAnsi="Calibri" w:cs="Calibri"/>
          <w:noProof/>
          <w:szCs w:val="24"/>
        </w:rPr>
        <w:t>(5), 298–306. https://doi.org/10.1080/15459621003711360</w:t>
      </w:r>
    </w:p>
    <w:p w14:paraId="728AFFC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DC6A2D">
        <w:rPr>
          <w:rFonts w:ascii="Calibri" w:hAnsi="Calibri" w:cs="Calibri"/>
          <w:i/>
          <w:iCs/>
          <w:noProof/>
          <w:szCs w:val="24"/>
        </w:rPr>
        <w:t>BioMedical Engineering OnLine</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1), 100. https://doi.org/10.1186/s12938-018-0532-2</w:t>
      </w:r>
    </w:p>
    <w:p w14:paraId="59825C5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Öberg, T., SANDSJö, L., &amp; KADEFORS, R. (1994). Subjective and objective evaluation of shoulder muscle fatigue. </w:t>
      </w:r>
      <w:r w:rsidRPr="00DC6A2D">
        <w:rPr>
          <w:rFonts w:ascii="Calibri" w:hAnsi="Calibri" w:cs="Calibri"/>
          <w:i/>
          <w:iCs/>
          <w:noProof/>
          <w:szCs w:val="24"/>
        </w:rPr>
        <w:t>Ergonomics</w:t>
      </w:r>
      <w:r w:rsidRPr="00DC6A2D">
        <w:rPr>
          <w:rFonts w:ascii="Calibri" w:hAnsi="Calibri" w:cs="Calibri"/>
          <w:noProof/>
          <w:szCs w:val="24"/>
        </w:rPr>
        <w:t xml:space="preserve">, </w:t>
      </w:r>
      <w:r w:rsidRPr="00DC6A2D">
        <w:rPr>
          <w:rFonts w:ascii="Calibri" w:hAnsi="Calibri" w:cs="Calibri"/>
          <w:i/>
          <w:iCs/>
          <w:noProof/>
          <w:szCs w:val="24"/>
        </w:rPr>
        <w:t>37</w:t>
      </w:r>
      <w:r w:rsidRPr="00DC6A2D">
        <w:rPr>
          <w:rFonts w:ascii="Calibri" w:hAnsi="Calibri" w:cs="Calibri"/>
          <w:noProof/>
          <w:szCs w:val="24"/>
        </w:rPr>
        <w:t>(8), 1323–1333. https://doi.org/10.1080/00140139408964911</w:t>
      </w:r>
    </w:p>
    <w:p w14:paraId="791E401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Østensvik, T., Nilsen, P., &amp; Veiersted, K. B. (2008). Muscle Activity Patterns in the Neck and Upper Extremities Among Machine Operators in Different Forest Vehicles. </w:t>
      </w:r>
      <w:r w:rsidRPr="00DC6A2D">
        <w:rPr>
          <w:rFonts w:ascii="Calibri" w:hAnsi="Calibri" w:cs="Calibri"/>
          <w:i/>
          <w:iCs/>
          <w:noProof/>
          <w:szCs w:val="24"/>
        </w:rPr>
        <w:t>International Journal of Forest Engineering</w:t>
      </w:r>
      <w:r w:rsidRPr="00DC6A2D">
        <w:rPr>
          <w:rFonts w:ascii="Calibri" w:hAnsi="Calibri" w:cs="Calibri"/>
          <w:noProof/>
          <w:szCs w:val="24"/>
        </w:rPr>
        <w:t xml:space="preserve">, </w:t>
      </w:r>
      <w:r w:rsidRPr="00DC6A2D">
        <w:rPr>
          <w:rFonts w:ascii="Calibri" w:hAnsi="Calibri" w:cs="Calibri"/>
          <w:i/>
          <w:iCs/>
          <w:noProof/>
          <w:szCs w:val="24"/>
        </w:rPr>
        <w:t>19</w:t>
      </w:r>
      <w:r w:rsidRPr="00DC6A2D">
        <w:rPr>
          <w:rFonts w:ascii="Calibri" w:hAnsi="Calibri" w:cs="Calibri"/>
          <w:noProof/>
          <w:szCs w:val="24"/>
        </w:rPr>
        <w:t>(2), 11–20. https://doi.org/10.1080/14942119.2008.10702563</w:t>
      </w:r>
    </w:p>
    <w:p w14:paraId="188E7AB2"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Panikkar, B., &amp; Barrett, M.-K. (2021). Precarious Essential Work, Immigrant Dairy Farmworkers, and Occupational Health Experiences in Vermont. </w:t>
      </w:r>
      <w:r w:rsidRPr="00DC6A2D">
        <w:rPr>
          <w:rFonts w:ascii="Calibri" w:hAnsi="Calibri" w:cs="Calibri"/>
          <w:i/>
          <w:iCs/>
          <w:noProof/>
          <w:szCs w:val="24"/>
        </w:rPr>
        <w:t>International Journal of Environmental Research and Public Health</w:t>
      </w:r>
      <w:r w:rsidRPr="00DC6A2D">
        <w:rPr>
          <w:rFonts w:ascii="Calibri" w:hAnsi="Calibri" w:cs="Calibri"/>
          <w:noProof/>
          <w:szCs w:val="24"/>
        </w:rPr>
        <w:t xml:space="preserve">, </w:t>
      </w:r>
      <w:r w:rsidRPr="00DC6A2D">
        <w:rPr>
          <w:rFonts w:ascii="Calibri" w:hAnsi="Calibri" w:cs="Calibri"/>
          <w:i/>
          <w:iCs/>
          <w:noProof/>
          <w:szCs w:val="24"/>
        </w:rPr>
        <w:t>18</w:t>
      </w:r>
      <w:r w:rsidRPr="00DC6A2D">
        <w:rPr>
          <w:rFonts w:ascii="Calibri" w:hAnsi="Calibri" w:cs="Calibri"/>
          <w:noProof/>
          <w:szCs w:val="24"/>
        </w:rPr>
        <w:t>(7), 3675. https://doi.org/10.3390/ijerph18073675</w:t>
      </w:r>
    </w:p>
    <w:p w14:paraId="2D05B05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Reid, A., &amp; Schenker, M. B. (2016). Hired farmworkers in the US: Demographics, work organisation, and service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59</w:t>
      </w:r>
      <w:r w:rsidRPr="00DC6A2D">
        <w:rPr>
          <w:rFonts w:ascii="Calibri" w:hAnsi="Calibri" w:cs="Calibri"/>
          <w:noProof/>
          <w:szCs w:val="24"/>
        </w:rPr>
        <w:t>(8), 644–655. https://doi.org/10.1002/ajim.22613</w:t>
      </w:r>
    </w:p>
    <w:p w14:paraId="4E4AE3D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lastRenderedPageBreak/>
        <w:t xml:space="preserve">Sahu, S., Sett, M., &amp; Kjellstrom, T. (2013). Heat Exposure, Cardiovascular Stress and Work Productivity in Rice Harvesters in India: Implications for a Climate Change Future. </w:t>
      </w:r>
      <w:r w:rsidRPr="00DC6A2D">
        <w:rPr>
          <w:rFonts w:ascii="Calibri" w:hAnsi="Calibri" w:cs="Calibri"/>
          <w:i/>
          <w:iCs/>
          <w:noProof/>
          <w:szCs w:val="24"/>
        </w:rPr>
        <w:t>Industrial Health</w:t>
      </w:r>
      <w:r w:rsidRPr="00DC6A2D">
        <w:rPr>
          <w:rFonts w:ascii="Calibri" w:hAnsi="Calibri" w:cs="Calibri"/>
          <w:noProof/>
          <w:szCs w:val="24"/>
        </w:rPr>
        <w:t xml:space="preserve">, </w:t>
      </w:r>
      <w:r w:rsidRPr="00DC6A2D">
        <w:rPr>
          <w:rFonts w:ascii="Calibri" w:hAnsi="Calibri" w:cs="Calibri"/>
          <w:i/>
          <w:iCs/>
          <w:noProof/>
          <w:szCs w:val="24"/>
        </w:rPr>
        <w:t>51</w:t>
      </w:r>
      <w:r w:rsidRPr="00DC6A2D">
        <w:rPr>
          <w:rFonts w:ascii="Calibri" w:hAnsi="Calibri" w:cs="Calibri"/>
          <w:noProof/>
          <w:szCs w:val="24"/>
        </w:rPr>
        <w:t>(4), 424–431. https://doi.org/10.2486/indhealth.2013-0006</w:t>
      </w:r>
    </w:p>
    <w:p w14:paraId="2A1411C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81</w:t>
      </w:r>
      <w:r w:rsidRPr="00DC6A2D">
        <w:rPr>
          <w:rFonts w:ascii="Calibri" w:hAnsi="Calibri" w:cs="Calibri"/>
          <w:noProof/>
          <w:szCs w:val="24"/>
        </w:rPr>
        <w:t>, 102874. https://doi.org/10.1016/j.apergo.2019.102874</w:t>
      </w:r>
    </w:p>
    <w:p w14:paraId="5EFA516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hafti, A., Lazpita, B. U., Elhage, O., Wurdemann, H. A., &amp; Althoefer, K. (2016). Analysis of comfort and ergonomics for clinical work environments. </w:t>
      </w:r>
      <w:r w:rsidRPr="00DC6A2D">
        <w:rPr>
          <w:rFonts w:ascii="Calibri" w:hAnsi="Calibri" w:cs="Calibri"/>
          <w:i/>
          <w:iCs/>
          <w:noProof/>
          <w:szCs w:val="24"/>
        </w:rPr>
        <w:t>2016 38th Annual International Conference of the IEEE Engineering in Medicine and Biology Society (EMBC)</w:t>
      </w:r>
      <w:r w:rsidRPr="00DC6A2D">
        <w:rPr>
          <w:rFonts w:ascii="Calibri" w:hAnsi="Calibri" w:cs="Calibri"/>
          <w:noProof/>
          <w:szCs w:val="24"/>
        </w:rPr>
        <w:t>, 1894–1897. https://doi.org/10.1109/EMBC.2016.7591091</w:t>
      </w:r>
    </w:p>
    <w:p w14:paraId="4413093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pielholz, P. (2006). Calibrating Borg scale ratings of hand force exertion.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7</w:t>
      </w:r>
      <w:r w:rsidRPr="00DC6A2D">
        <w:rPr>
          <w:rFonts w:ascii="Calibri" w:hAnsi="Calibri" w:cs="Calibri"/>
          <w:noProof/>
          <w:szCs w:val="24"/>
        </w:rPr>
        <w:t>(5), 615–618. https://doi.org/10.1016/j.apergo.2005.10.001</w:t>
      </w:r>
    </w:p>
    <w:p w14:paraId="29560A9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DC6A2D">
        <w:rPr>
          <w:rFonts w:ascii="Calibri" w:hAnsi="Calibri" w:cs="Calibri"/>
          <w:i/>
          <w:iCs/>
          <w:noProof/>
          <w:szCs w:val="24"/>
        </w:rPr>
        <w:t>Journal of Agromedicine</w:t>
      </w:r>
      <w:r w:rsidRPr="00DC6A2D">
        <w:rPr>
          <w:rFonts w:ascii="Calibri" w:hAnsi="Calibri" w:cs="Calibri"/>
          <w:noProof/>
          <w:szCs w:val="24"/>
        </w:rPr>
        <w:t xml:space="preserve">, </w:t>
      </w:r>
      <w:r w:rsidRPr="00DC6A2D">
        <w:rPr>
          <w:rFonts w:ascii="Calibri" w:hAnsi="Calibri" w:cs="Calibri"/>
          <w:i/>
          <w:iCs/>
          <w:noProof/>
          <w:szCs w:val="24"/>
        </w:rPr>
        <w:t>24</w:t>
      </w:r>
      <w:r w:rsidRPr="00DC6A2D">
        <w:rPr>
          <w:rFonts w:ascii="Calibri" w:hAnsi="Calibri" w:cs="Calibri"/>
          <w:noProof/>
          <w:szCs w:val="24"/>
        </w:rPr>
        <w:t>(3). https://doi.org/10.1080/1059924X.2019.1593273</w:t>
      </w:r>
    </w:p>
    <w:p w14:paraId="64E0AA0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DC6A2D">
        <w:rPr>
          <w:rFonts w:ascii="Calibri" w:hAnsi="Calibri" w:cs="Calibri"/>
          <w:i/>
          <w:iCs/>
          <w:noProof/>
          <w:szCs w:val="24"/>
        </w:rPr>
        <w:t>Journal of Agromedicine</w:t>
      </w:r>
      <w:r w:rsidRPr="00DC6A2D">
        <w:rPr>
          <w:rFonts w:ascii="Calibri" w:hAnsi="Calibri" w:cs="Calibri"/>
          <w:noProof/>
          <w:szCs w:val="24"/>
        </w:rPr>
        <w:t>. https://doi.org/10.1080/1059924X.2019.1593273</w:t>
      </w:r>
    </w:p>
    <w:p w14:paraId="19E8B03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amp; Johnson, P. W. (2022). Machine learning methods for electromyography error </w:t>
      </w:r>
      <w:r w:rsidRPr="00DC6A2D">
        <w:rPr>
          <w:rFonts w:ascii="Calibri" w:hAnsi="Calibri" w:cs="Calibri"/>
          <w:noProof/>
          <w:szCs w:val="24"/>
        </w:rPr>
        <w:lastRenderedPageBreak/>
        <w:t xml:space="preserve">detection in field research: An application in full-shift field assessment of shoulder muscle activity in apple harvesting workers.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98</w:t>
      </w:r>
      <w:r w:rsidRPr="00DC6A2D">
        <w:rPr>
          <w:rFonts w:ascii="Calibri" w:hAnsi="Calibri" w:cs="Calibri"/>
          <w:noProof/>
          <w:szCs w:val="24"/>
        </w:rPr>
        <w:t>, 103607. https://doi.org/10.1016/j.apergo.2021.103607</w:t>
      </w:r>
    </w:p>
    <w:p w14:paraId="0EBCA1E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Milosavljevic, S., Srinivasan, D., &amp; Trask, C. (2020). Potential exoskeleton uses for reducing low back muscular activity during farm task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63</w:t>
      </w:r>
      <w:r w:rsidRPr="00DC6A2D">
        <w:rPr>
          <w:rFonts w:ascii="Calibri" w:hAnsi="Calibri" w:cs="Calibri"/>
          <w:noProof/>
          <w:szCs w:val="24"/>
        </w:rPr>
        <w:t>(11), 1017–1028. https://doi.org/10.1002/ajim.23180</w:t>
      </w:r>
    </w:p>
    <w:p w14:paraId="759C84D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van Galen, G. P., Liesker, H., &amp; de Haan, A. (2007). Effects of a vertical keyboard design on typing performance, user comfort and muscle tension.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8</w:t>
      </w:r>
      <w:r w:rsidRPr="00DC6A2D">
        <w:rPr>
          <w:rFonts w:ascii="Calibri" w:hAnsi="Calibri" w:cs="Calibri"/>
          <w:noProof/>
          <w:szCs w:val="24"/>
        </w:rPr>
        <w:t>(1), 99–107. https://doi.org/10.1016/j.apergo.2005.09.005</w:t>
      </w:r>
    </w:p>
    <w:p w14:paraId="10A12F7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Vieira, E. R., Kumar, S., Coury, H. J. C. G., &amp; Narayan, Y. (2006). Low back problems and possible improvements in nursing jobs. </w:t>
      </w:r>
      <w:r w:rsidRPr="00DC6A2D">
        <w:rPr>
          <w:rFonts w:ascii="Calibri" w:hAnsi="Calibri" w:cs="Calibri"/>
          <w:i/>
          <w:iCs/>
          <w:noProof/>
          <w:szCs w:val="24"/>
        </w:rPr>
        <w:t>Journal of Advanced Nursing</w:t>
      </w:r>
      <w:r w:rsidRPr="00DC6A2D">
        <w:rPr>
          <w:rFonts w:ascii="Calibri" w:hAnsi="Calibri" w:cs="Calibri"/>
          <w:noProof/>
          <w:szCs w:val="24"/>
        </w:rPr>
        <w:t xml:space="preserve">, </w:t>
      </w:r>
      <w:r w:rsidRPr="00DC6A2D">
        <w:rPr>
          <w:rFonts w:ascii="Calibri" w:hAnsi="Calibri" w:cs="Calibri"/>
          <w:i/>
          <w:iCs/>
          <w:noProof/>
          <w:szCs w:val="24"/>
        </w:rPr>
        <w:t>55</w:t>
      </w:r>
      <w:r w:rsidRPr="00DC6A2D">
        <w:rPr>
          <w:rFonts w:ascii="Calibri" w:hAnsi="Calibri" w:cs="Calibri"/>
          <w:noProof/>
          <w:szCs w:val="24"/>
        </w:rPr>
        <w:t>(1), 79–89. https://doi.org/10.1111/j.1365-2648.2006.03877.x</w:t>
      </w:r>
    </w:p>
    <w:p w14:paraId="12A65F0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rPr>
      </w:pPr>
      <w:r w:rsidRPr="00DC6A2D">
        <w:rPr>
          <w:rFonts w:ascii="Calibri" w:hAnsi="Calibri" w:cs="Calibri"/>
          <w:noProof/>
          <w:szCs w:val="24"/>
        </w:rPr>
        <w:t xml:space="preserve">Xiao, H., Mccurdy, S. A., Stoecklin-Marois, M. T., Li, C. S., &amp; Schenker, M. B. (2013). Agricultural work and chronic musculoskeletal pain among latino farm workers: The MICASA study.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56</w:t>
      </w:r>
      <w:r w:rsidRPr="00DC6A2D">
        <w:rPr>
          <w:rFonts w:ascii="Calibri" w:hAnsi="Calibri" w:cs="Calibri"/>
          <w:noProof/>
          <w:szCs w:val="24"/>
        </w:rPr>
        <w:t>, 216–225. https://doi.org/10.1002/ajim.22118</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lastRenderedPageBreak/>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14">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BC392C5" w:rsidR="00FB3E8C" w:rsidRDefault="007211EE">
      <w:r>
        <w:rPr>
          <w:noProof/>
        </w:rPr>
        <w:lastRenderedPageBreak/>
        <w:drawing>
          <wp:inline distT="0" distB="0" distL="0" distR="0" wp14:anchorId="18E27DCA" wp14:editId="5782D513">
            <wp:extent cx="4794250" cy="3195654"/>
            <wp:effectExtent l="0" t="0" r="635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RR.png"/>
                    <pic:cNvPicPr/>
                  </pic:nvPicPr>
                  <pic:blipFill>
                    <a:blip r:embed="rId16">
                      <a:extLst>
                        <a:ext uri="{28A0092B-C50C-407E-A947-70E740481C1C}">
                          <a14:useLocalDpi xmlns:a14="http://schemas.microsoft.com/office/drawing/2010/main" val="0"/>
                        </a:ext>
                      </a:extLst>
                    </a:blip>
                    <a:stretch>
                      <a:fillRect/>
                    </a:stretch>
                  </pic:blipFill>
                  <pic:spPr>
                    <a:xfrm>
                      <a:off x="0" y="0"/>
                      <a:ext cx="4851373" cy="3233730"/>
                    </a:xfrm>
                    <a:prstGeom prst="rect">
                      <a:avLst/>
                    </a:prstGeom>
                  </pic:spPr>
                </pic:pic>
              </a:graphicData>
            </a:graphic>
          </wp:inline>
        </w:drawing>
      </w:r>
    </w:p>
    <w:p w14:paraId="7DAAD41A" w14:textId="0A0E3C3A" w:rsidR="001F230A" w:rsidRDefault="001F230A">
      <w:r>
        <w:t xml:space="preserve">Figure </w:t>
      </w:r>
      <w:r w:rsidR="00F00B20">
        <w:t>3</w:t>
      </w:r>
      <w:r w:rsidR="00276A77">
        <w:t>.</w:t>
      </w:r>
      <w:r>
        <w:t xml:space="preserve"> %HRR </w:t>
      </w:r>
      <w:r w:rsidR="00276A77">
        <w:t xml:space="preserve">measured among each group of workers at each work period </w:t>
      </w:r>
    </w:p>
    <w:p w14:paraId="21CFF662" w14:textId="77777777" w:rsidR="00F00B20" w:rsidRDefault="00F00B20"/>
    <w:p w14:paraId="1E28F3D9" w14:textId="6AB72CB7" w:rsidR="00FB3E8C" w:rsidRDefault="006E760B">
      <w:r>
        <w:rPr>
          <w:noProof/>
        </w:rPr>
        <w:drawing>
          <wp:inline distT="0" distB="0" distL="0" distR="0" wp14:anchorId="103B66E3" wp14:editId="6F1678BE">
            <wp:extent cx="4787900" cy="319142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orgRPEdifference.png"/>
                    <pic:cNvPicPr/>
                  </pic:nvPicPr>
                  <pic:blipFill>
                    <a:blip r:embed="rId17">
                      <a:extLst>
                        <a:ext uri="{28A0092B-C50C-407E-A947-70E740481C1C}">
                          <a14:useLocalDpi xmlns:a14="http://schemas.microsoft.com/office/drawing/2010/main" val="0"/>
                        </a:ext>
                      </a:extLst>
                    </a:blip>
                    <a:stretch>
                      <a:fillRect/>
                    </a:stretch>
                  </pic:blipFill>
                  <pic:spPr>
                    <a:xfrm>
                      <a:off x="0" y="0"/>
                      <a:ext cx="4851475" cy="3233799"/>
                    </a:xfrm>
                    <a:prstGeom prst="rect">
                      <a:avLst/>
                    </a:prstGeom>
                  </pic:spPr>
                </pic:pic>
              </a:graphicData>
            </a:graphic>
          </wp:inline>
        </w:drawing>
      </w:r>
    </w:p>
    <w:p w14:paraId="1AF5182E" w14:textId="47F396A8" w:rsidR="00276A77" w:rsidRDefault="00276A77">
      <w:r>
        <w:t xml:space="preserve">Figure </w:t>
      </w:r>
      <w:r w:rsidR="00F00B20">
        <w:t>4</w:t>
      </w:r>
      <w:r>
        <w:t>. The difference in Borg RPE from the beginning of work reported by each group of workers at each work period</w:t>
      </w:r>
    </w:p>
    <w:p w14:paraId="7BB1090B" w14:textId="77777777" w:rsidR="00F00B20" w:rsidRDefault="00F00B20"/>
    <w:p w14:paraId="241F7F9C" w14:textId="506824BF" w:rsidR="00FB3E8C" w:rsidRDefault="006E760B">
      <w:r>
        <w:rPr>
          <w:noProof/>
        </w:rPr>
        <w:lastRenderedPageBreak/>
        <w:drawing>
          <wp:inline distT="0" distB="0" distL="0" distR="0" wp14:anchorId="46568788" wp14:editId="66B89F3A">
            <wp:extent cx="4787900" cy="3191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mniRPEdifference.png"/>
                    <pic:cNvPicPr/>
                  </pic:nvPicPr>
                  <pic:blipFill>
                    <a:blip r:embed="rId18">
                      <a:extLst>
                        <a:ext uri="{28A0092B-C50C-407E-A947-70E740481C1C}">
                          <a14:useLocalDpi xmlns:a14="http://schemas.microsoft.com/office/drawing/2010/main" val="0"/>
                        </a:ext>
                      </a:extLst>
                    </a:blip>
                    <a:stretch>
                      <a:fillRect/>
                    </a:stretch>
                  </pic:blipFill>
                  <pic:spPr>
                    <a:xfrm>
                      <a:off x="0" y="0"/>
                      <a:ext cx="4837835" cy="3224707"/>
                    </a:xfrm>
                    <a:prstGeom prst="rect">
                      <a:avLst/>
                    </a:prstGeom>
                  </pic:spPr>
                </pic:pic>
              </a:graphicData>
            </a:graphic>
          </wp:inline>
        </w:drawing>
      </w:r>
    </w:p>
    <w:p w14:paraId="69F9A177" w14:textId="59154560" w:rsidR="00276A77" w:rsidRDefault="00276A77">
      <w:r>
        <w:t xml:space="preserve">Figure </w:t>
      </w:r>
      <w:r w:rsidR="00F00B20">
        <w:t>5</w:t>
      </w:r>
      <w:r>
        <w:t>. The difference in Omni RPE from the beginning of work reported by each group of workers at each work period</w:t>
      </w:r>
    </w:p>
    <w:p w14:paraId="58E07126" w14:textId="77777777" w:rsidR="00F00B20" w:rsidRDefault="00F00B20"/>
    <w:p w14:paraId="676F4ADA" w14:textId="028B2CA8" w:rsidR="00FB3E8C" w:rsidRDefault="00FB3E8C">
      <w:r>
        <w:rPr>
          <w:noProof/>
        </w:rPr>
        <w:drawing>
          <wp:inline distT="0" distB="0" distL="0" distR="0" wp14:anchorId="5C3B1FDC" wp14:editId="5325A4CA">
            <wp:extent cx="4559300" cy="280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1641" cy="2834027"/>
                    </a:xfrm>
                    <a:prstGeom prst="rect">
                      <a:avLst/>
                    </a:prstGeom>
                    <a:noFill/>
                    <a:ln>
                      <a:noFill/>
                    </a:ln>
                  </pic:spPr>
                </pic:pic>
              </a:graphicData>
            </a:graphic>
          </wp:inline>
        </w:drawing>
      </w:r>
    </w:p>
    <w:p w14:paraId="303CD324" w14:textId="209BEB84" w:rsidR="00276A77" w:rsidRDefault="00276A77">
      <w:r>
        <w:t xml:space="preserve">Figure </w:t>
      </w:r>
      <w:r w:rsidR="00F00B20">
        <w:t>6</w:t>
      </w:r>
      <w:r>
        <w:t>. The association between %HRR and Borg RPE difference from the beginning of work shift</w:t>
      </w:r>
    </w:p>
    <w:p w14:paraId="2BB950D1" w14:textId="77777777" w:rsidR="00F00B20" w:rsidRDefault="00F00B20"/>
    <w:p w14:paraId="33977C77" w14:textId="4AA56195" w:rsidR="00FB3E8C" w:rsidRDefault="00FB3E8C">
      <w:r>
        <w:rPr>
          <w:noProof/>
        </w:rPr>
        <w:lastRenderedPageBreak/>
        <w:drawing>
          <wp:inline distT="0" distB="0" distL="0" distR="0" wp14:anchorId="7A4E410F" wp14:editId="73C77D06">
            <wp:extent cx="4560570" cy="28087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8186" cy="2838057"/>
                    </a:xfrm>
                    <a:prstGeom prst="rect">
                      <a:avLst/>
                    </a:prstGeom>
                    <a:noFill/>
                    <a:ln>
                      <a:noFill/>
                    </a:ln>
                  </pic:spPr>
                </pic:pic>
              </a:graphicData>
            </a:graphic>
          </wp:inline>
        </w:drawing>
      </w:r>
    </w:p>
    <w:p w14:paraId="459D6B31" w14:textId="55EDEA6C" w:rsidR="00276A77" w:rsidRDefault="00276A77">
      <w:r>
        <w:t xml:space="preserve">Figure </w:t>
      </w:r>
      <w:r w:rsidR="00F00B20">
        <w:t>7</w:t>
      </w:r>
      <w:r>
        <w:t>. The association between %HRR and Omni RPE difference from the beginning of work shift</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r>
        <w:t xml:space="preserve">Figure </w:t>
      </w:r>
      <w:r w:rsidR="00F00B20">
        <w:t>8</w:t>
      </w:r>
      <w:r>
        <w:t>. The histogram showing bi-modal distribution of EMG median power frequency</w:t>
      </w:r>
    </w:p>
    <w:p w14:paraId="5E2764AB" w14:textId="664C2C95" w:rsidR="007F35ED" w:rsidRDefault="007F35ED"/>
    <w:p w14:paraId="13572B65" w14:textId="19406B19" w:rsidR="001F230A" w:rsidRDefault="001F230A">
      <w:r>
        <w:rPr>
          <w:noProof/>
        </w:rPr>
        <w:lastRenderedPageBreak/>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r>
        <w:t>Figure 1</w:t>
      </w:r>
      <w:r w:rsidR="00F00B20">
        <w:t>0</w:t>
      </w:r>
      <w:r>
        <w:t>. Borg CR10 difference between the beginning and the end of work shift by harvesting method and muscle side</w:t>
      </w:r>
    </w:p>
    <w:p w14:paraId="4EB4A794" w14:textId="77777777" w:rsidR="00FB3E8C" w:rsidRDefault="00FB3E8C"/>
    <w:p w14:paraId="038DB395" w14:textId="6C94279B" w:rsidR="00FB3E8C" w:rsidRDefault="00FB3E8C">
      <w:r>
        <w:rPr>
          <w:noProof/>
        </w:rPr>
        <w:lastRenderedPageBreak/>
        <w:drawing>
          <wp:inline distT="0" distB="0" distL="0" distR="0" wp14:anchorId="4023F9B1" wp14:editId="11C9BE4B">
            <wp:extent cx="3657600" cy="31677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79500" cy="3186710"/>
                    </a:xfrm>
                    <a:prstGeom prst="rect">
                      <a:avLst/>
                    </a:prstGeom>
                    <a:noFill/>
                    <a:ln>
                      <a:noFill/>
                    </a:ln>
                  </pic:spPr>
                </pic:pic>
              </a:graphicData>
            </a:graphic>
          </wp:inline>
        </w:drawing>
      </w:r>
    </w:p>
    <w:p w14:paraId="0AC051E2" w14:textId="00B0A1B7"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p>
    <w:sectPr w:rsidR="00276A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hamsuwan, Ornwipa" w:date="2022-05-01T16:58:00Z" w:initials="TO">
    <w:p w14:paraId="775270D0" w14:textId="77777777" w:rsidR="0060652A" w:rsidRDefault="0060652A" w:rsidP="0060652A">
      <w:pPr>
        <w:pStyle w:val="CommentText"/>
      </w:pPr>
      <w:r>
        <w:rPr>
          <w:rStyle w:val="CommentReference"/>
        </w:rPr>
        <w:annotationRef/>
      </w:r>
      <w:r>
        <w:t>Pablo gave some suggestions, which were all already incorporated, and approval.</w:t>
      </w:r>
    </w:p>
  </w:comment>
  <w:comment w:id="1" w:author="Thamsuwan, Ornwipa" w:date="2022-05-01T16:57:00Z" w:initials="TO">
    <w:p w14:paraId="3D6C9E8F" w14:textId="77F8CCE0" w:rsidR="005E641F" w:rsidRDefault="005E641F">
      <w:pPr>
        <w:pStyle w:val="CommentText"/>
      </w:pPr>
      <w:r>
        <w:rPr>
          <w:rStyle w:val="CommentReference"/>
        </w:rPr>
        <w:annotationRef/>
      </w:r>
      <w:r>
        <w:t>Kit has been retired. Last year she expressed interest in working on the paper but I am still waiting to hear back from her about the paper feedback.</w:t>
      </w:r>
    </w:p>
  </w:comment>
  <w:comment w:id="3" w:author="Pablo H Palmandez" w:date="2022-04-26T07:56:00Z" w:initials="PHP">
    <w:p w14:paraId="4548D1A8" w14:textId="1C1FD903" w:rsidR="002374EB" w:rsidRDefault="002374EB">
      <w:pPr>
        <w:pStyle w:val="CommentText"/>
      </w:pPr>
      <w:r>
        <w:rPr>
          <w:rStyle w:val="CommentReference"/>
        </w:rPr>
        <w:annotationRef/>
      </w:r>
      <w:r>
        <w:t>Are there studies reporting about disadvantages of the Borg scale? I have used the CR10 in Hispanics and often they do not understand the scale and exaggerate about their pain.</w:t>
      </w:r>
    </w:p>
  </w:comment>
  <w:comment w:id="4" w:author="Thamsuwan, Ornwipa" w:date="2022-04-30T17:49:00Z" w:initials="TO">
    <w:p w14:paraId="7EA89C55" w14:textId="3C153680" w:rsidR="002374EB" w:rsidRDefault="002374EB">
      <w:pPr>
        <w:pStyle w:val="CommentText"/>
      </w:pPr>
      <w:r>
        <w:rPr>
          <w:rStyle w:val="CommentReference"/>
        </w:rPr>
        <w:annotationRef/>
      </w:r>
      <w:r>
        <w:t>Added at the end of the paragraph</w:t>
      </w:r>
    </w:p>
  </w:comment>
  <w:comment w:id="5" w:author="Pablo H Palmandez" w:date="2022-04-26T08:02:00Z" w:initials="PHP">
    <w:p w14:paraId="775F2004" w14:textId="7A0FCA9B" w:rsidR="002374EB" w:rsidRDefault="002374EB">
      <w:pPr>
        <w:pStyle w:val="CommentText"/>
      </w:pPr>
      <w:r>
        <w:rPr>
          <w:rStyle w:val="CommentReference"/>
        </w:rPr>
        <w:annotationRef/>
      </w:r>
      <w:r>
        <w:t xml:space="preserve">Data about their experience specifically harvesting tree fruit was collected? </w:t>
      </w:r>
    </w:p>
  </w:comment>
  <w:comment w:id="6" w:author="Pablo H Palmandez" w:date="2022-04-26T10:35:00Z" w:initials="PHP">
    <w:p w14:paraId="75CC1130" w14:textId="61934458" w:rsidR="002374EB" w:rsidRDefault="002374EB">
      <w:pPr>
        <w:pStyle w:val="CommentText"/>
      </w:pPr>
      <w:r>
        <w:rPr>
          <w:rStyle w:val="CommentReference"/>
        </w:rPr>
        <w:annotationRef/>
      </w:r>
      <w:r>
        <w:t>Will pictures of workers/researches working in the field will be included?</w:t>
      </w:r>
    </w:p>
  </w:comment>
  <w:comment w:id="7" w:author="Thamsuwan, Ornwipa" w:date="2022-04-30T17:51:00Z" w:initials="TO">
    <w:p w14:paraId="71925004" w14:textId="5776066C" w:rsidR="002374EB" w:rsidRDefault="002374EB">
      <w:pPr>
        <w:pStyle w:val="CommentText"/>
      </w:pPr>
      <w:r>
        <w:rPr>
          <w:rStyle w:val="CommentReference"/>
        </w:rPr>
        <w:annotationRef/>
      </w:r>
      <w:r>
        <w:t>Pictures were included in other paper. It may be redundant.</w:t>
      </w:r>
    </w:p>
  </w:comment>
  <w:comment w:id="8" w:author="Pablo H Palmandez" w:date="2022-04-26T10:21:00Z" w:initials="PHP">
    <w:p w14:paraId="6A934985" w14:textId="1A71B766" w:rsidR="002374EB" w:rsidRDefault="002374EB">
      <w:pPr>
        <w:pStyle w:val="CommentText"/>
      </w:pPr>
      <w:r>
        <w:rPr>
          <w:rStyle w:val="CommentReference"/>
        </w:rPr>
        <w:annotationRef/>
      </w:r>
      <w:r>
        <w:t>Yes, I think it is a good point. I could tell the pictures helped a lot.</w:t>
      </w:r>
    </w:p>
  </w:comment>
  <w:comment w:id="9" w:author="Pablo H Palmandez" w:date="2022-04-26T10:24:00Z" w:initials="PHP">
    <w:p w14:paraId="179571FD" w14:textId="32CD49F4" w:rsidR="002374EB" w:rsidRDefault="002374EB">
      <w:pPr>
        <w:pStyle w:val="CommentText"/>
      </w:pPr>
      <w:r>
        <w:rPr>
          <w:rStyle w:val="CommentReference"/>
        </w:rPr>
        <w:annotationRef/>
      </w:r>
      <w:r>
        <w:t xml:space="preserve">Based on my experience with workers, this totally makes sense to me.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5270D0" w15:done="0"/>
  <w15:commentEx w15:paraId="3D6C9E8F" w15:done="0"/>
  <w15:commentEx w15:paraId="4548D1A8" w15:done="0"/>
  <w15:commentEx w15:paraId="7EA89C55" w15:paraIdParent="4548D1A8" w15:done="0"/>
  <w15:commentEx w15:paraId="775F2004" w15:done="1"/>
  <w15:commentEx w15:paraId="75CC1130" w15:done="0"/>
  <w15:commentEx w15:paraId="71925004" w15:paraIdParent="75CC1130" w15:done="0"/>
  <w15:commentEx w15:paraId="6A934985" w15:done="1"/>
  <w15:commentEx w15:paraId="179571F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5270D0" w16cid:durableId="26193ACE"/>
  <w16cid:commentId w16cid:paraId="3D6C9E8F" w16cid:durableId="26193A92"/>
  <w16cid:commentId w16cid:paraId="4548D1A8" w16cid:durableId="2617F49C"/>
  <w16cid:commentId w16cid:paraId="7EA89C55" w16cid:durableId="2617F538"/>
  <w16cid:commentId w16cid:paraId="775F2004" w16cid:durableId="2617F49D"/>
  <w16cid:commentId w16cid:paraId="75CC1130" w16cid:durableId="2617F49E"/>
  <w16cid:commentId w16cid:paraId="71925004" w16cid:durableId="2617F58E"/>
  <w16cid:commentId w16cid:paraId="6A934985" w16cid:durableId="2617F49F"/>
  <w16cid:commentId w16cid:paraId="179571FD" w16cid:durableId="2617F4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1AB025" w14:textId="77777777" w:rsidR="002374EB" w:rsidRDefault="002374EB" w:rsidP="00CC5DA2">
      <w:pPr>
        <w:spacing w:after="0" w:line="240" w:lineRule="auto"/>
      </w:pPr>
      <w:r>
        <w:separator/>
      </w:r>
    </w:p>
  </w:endnote>
  <w:endnote w:type="continuationSeparator" w:id="0">
    <w:p w14:paraId="3AC26A0D" w14:textId="77777777" w:rsidR="002374EB" w:rsidRDefault="002374EB" w:rsidP="00CC5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7D9B3" w14:textId="77777777" w:rsidR="002374EB" w:rsidRDefault="002374EB" w:rsidP="00CC5DA2">
      <w:pPr>
        <w:spacing w:after="0" w:line="240" w:lineRule="auto"/>
      </w:pPr>
      <w:r>
        <w:separator/>
      </w:r>
    </w:p>
  </w:footnote>
  <w:footnote w:type="continuationSeparator" w:id="0">
    <w:p w14:paraId="6E48F66C" w14:textId="77777777" w:rsidR="002374EB" w:rsidRDefault="002374EB" w:rsidP="00CC5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amsuwan, Ornwipa">
    <w15:presenceInfo w15:providerId="AD" w15:userId="S-1-5-21-1687880748-1508930569-720635935-50998"/>
  </w15:person>
  <w15:person w15:author="Pablo H Palmandez">
    <w15:presenceInfo w15:providerId="None" w15:userId="Pablo H Palmand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3E8C"/>
    <w:rsid w:val="00006472"/>
    <w:rsid w:val="000316FC"/>
    <w:rsid w:val="000547DC"/>
    <w:rsid w:val="0005742A"/>
    <w:rsid w:val="000604D3"/>
    <w:rsid w:val="00062AED"/>
    <w:rsid w:val="00064890"/>
    <w:rsid w:val="00071EDF"/>
    <w:rsid w:val="00083EF8"/>
    <w:rsid w:val="00087C8E"/>
    <w:rsid w:val="000B0FB2"/>
    <w:rsid w:val="000B15BF"/>
    <w:rsid w:val="000C14C8"/>
    <w:rsid w:val="000C1B26"/>
    <w:rsid w:val="000D097A"/>
    <w:rsid w:val="000D6A80"/>
    <w:rsid w:val="00132874"/>
    <w:rsid w:val="00132E4D"/>
    <w:rsid w:val="00147BF1"/>
    <w:rsid w:val="00153E36"/>
    <w:rsid w:val="00161026"/>
    <w:rsid w:val="001C161E"/>
    <w:rsid w:val="001D004D"/>
    <w:rsid w:val="001F230A"/>
    <w:rsid w:val="0021786B"/>
    <w:rsid w:val="002214F9"/>
    <w:rsid w:val="00224676"/>
    <w:rsid w:val="002374EB"/>
    <w:rsid w:val="00264758"/>
    <w:rsid w:val="00272526"/>
    <w:rsid w:val="00276A77"/>
    <w:rsid w:val="002B26FB"/>
    <w:rsid w:val="002B53E5"/>
    <w:rsid w:val="002C2955"/>
    <w:rsid w:val="002C7F87"/>
    <w:rsid w:val="002D6306"/>
    <w:rsid w:val="003020EB"/>
    <w:rsid w:val="003129C9"/>
    <w:rsid w:val="0032262B"/>
    <w:rsid w:val="00330379"/>
    <w:rsid w:val="00341330"/>
    <w:rsid w:val="00361024"/>
    <w:rsid w:val="003727D0"/>
    <w:rsid w:val="00374E7E"/>
    <w:rsid w:val="00377F7A"/>
    <w:rsid w:val="003A3CCB"/>
    <w:rsid w:val="003A4B9E"/>
    <w:rsid w:val="003E68BB"/>
    <w:rsid w:val="003E743B"/>
    <w:rsid w:val="003F1E3F"/>
    <w:rsid w:val="003F4CE5"/>
    <w:rsid w:val="0040026F"/>
    <w:rsid w:val="004078C6"/>
    <w:rsid w:val="00432FA8"/>
    <w:rsid w:val="0043436C"/>
    <w:rsid w:val="00457DE9"/>
    <w:rsid w:val="0047623D"/>
    <w:rsid w:val="00487000"/>
    <w:rsid w:val="00497399"/>
    <w:rsid w:val="004B7E31"/>
    <w:rsid w:val="004C3899"/>
    <w:rsid w:val="004C66BE"/>
    <w:rsid w:val="004D797C"/>
    <w:rsid w:val="004F1E78"/>
    <w:rsid w:val="005406C7"/>
    <w:rsid w:val="005460D5"/>
    <w:rsid w:val="0055017F"/>
    <w:rsid w:val="00555106"/>
    <w:rsid w:val="0055539C"/>
    <w:rsid w:val="00566F4E"/>
    <w:rsid w:val="005937E8"/>
    <w:rsid w:val="0059483A"/>
    <w:rsid w:val="005A4496"/>
    <w:rsid w:val="005A44D5"/>
    <w:rsid w:val="005D3B50"/>
    <w:rsid w:val="005E2A98"/>
    <w:rsid w:val="005E4691"/>
    <w:rsid w:val="005E641F"/>
    <w:rsid w:val="005F70A4"/>
    <w:rsid w:val="005F748A"/>
    <w:rsid w:val="0060652A"/>
    <w:rsid w:val="00636887"/>
    <w:rsid w:val="0064052E"/>
    <w:rsid w:val="006873AB"/>
    <w:rsid w:val="006C0BA8"/>
    <w:rsid w:val="006C1ED9"/>
    <w:rsid w:val="006E760B"/>
    <w:rsid w:val="00701205"/>
    <w:rsid w:val="00706C69"/>
    <w:rsid w:val="007148EB"/>
    <w:rsid w:val="00720BED"/>
    <w:rsid w:val="007211EE"/>
    <w:rsid w:val="00740C43"/>
    <w:rsid w:val="00747475"/>
    <w:rsid w:val="00754C3A"/>
    <w:rsid w:val="007630FC"/>
    <w:rsid w:val="0079332D"/>
    <w:rsid w:val="00794031"/>
    <w:rsid w:val="007A08B7"/>
    <w:rsid w:val="007B102D"/>
    <w:rsid w:val="007B19A7"/>
    <w:rsid w:val="007B4199"/>
    <w:rsid w:val="007C2133"/>
    <w:rsid w:val="007D4952"/>
    <w:rsid w:val="007D6F9E"/>
    <w:rsid w:val="007F35ED"/>
    <w:rsid w:val="007F46A9"/>
    <w:rsid w:val="007F61E2"/>
    <w:rsid w:val="00806938"/>
    <w:rsid w:val="008327AA"/>
    <w:rsid w:val="0084013A"/>
    <w:rsid w:val="008B3362"/>
    <w:rsid w:val="008B7597"/>
    <w:rsid w:val="008B7B63"/>
    <w:rsid w:val="00903820"/>
    <w:rsid w:val="009412F3"/>
    <w:rsid w:val="00944852"/>
    <w:rsid w:val="0094670B"/>
    <w:rsid w:val="00987A1E"/>
    <w:rsid w:val="00987AFB"/>
    <w:rsid w:val="009B5AD8"/>
    <w:rsid w:val="009C2A8C"/>
    <w:rsid w:val="009C5466"/>
    <w:rsid w:val="009C7583"/>
    <w:rsid w:val="009D6681"/>
    <w:rsid w:val="009E5669"/>
    <w:rsid w:val="00A16228"/>
    <w:rsid w:val="00A44D59"/>
    <w:rsid w:val="00A5187E"/>
    <w:rsid w:val="00A8074F"/>
    <w:rsid w:val="00A85A38"/>
    <w:rsid w:val="00AA48DE"/>
    <w:rsid w:val="00AC1E2B"/>
    <w:rsid w:val="00AE20B1"/>
    <w:rsid w:val="00AE7C74"/>
    <w:rsid w:val="00B14F02"/>
    <w:rsid w:val="00B340EE"/>
    <w:rsid w:val="00B5041E"/>
    <w:rsid w:val="00B53E18"/>
    <w:rsid w:val="00B858EF"/>
    <w:rsid w:val="00B876B2"/>
    <w:rsid w:val="00BC2E53"/>
    <w:rsid w:val="00BC3534"/>
    <w:rsid w:val="00BD04E1"/>
    <w:rsid w:val="00BE1BAE"/>
    <w:rsid w:val="00BE78F9"/>
    <w:rsid w:val="00BF2C91"/>
    <w:rsid w:val="00BF3903"/>
    <w:rsid w:val="00BF7160"/>
    <w:rsid w:val="00C00D35"/>
    <w:rsid w:val="00C059B1"/>
    <w:rsid w:val="00C16F0C"/>
    <w:rsid w:val="00C337D4"/>
    <w:rsid w:val="00C36CDC"/>
    <w:rsid w:val="00C55E4C"/>
    <w:rsid w:val="00C57437"/>
    <w:rsid w:val="00C9424F"/>
    <w:rsid w:val="00C945DC"/>
    <w:rsid w:val="00CA51BD"/>
    <w:rsid w:val="00CC5DA2"/>
    <w:rsid w:val="00CC6DCC"/>
    <w:rsid w:val="00CD06C8"/>
    <w:rsid w:val="00CD2A14"/>
    <w:rsid w:val="00CD687A"/>
    <w:rsid w:val="00CE3EEE"/>
    <w:rsid w:val="00CF4896"/>
    <w:rsid w:val="00D356FB"/>
    <w:rsid w:val="00D4501F"/>
    <w:rsid w:val="00D67B70"/>
    <w:rsid w:val="00D859F9"/>
    <w:rsid w:val="00DC6A2D"/>
    <w:rsid w:val="00DD2D9F"/>
    <w:rsid w:val="00DE199A"/>
    <w:rsid w:val="00DF1C5E"/>
    <w:rsid w:val="00DF3254"/>
    <w:rsid w:val="00DF6E0B"/>
    <w:rsid w:val="00E3170C"/>
    <w:rsid w:val="00E34E59"/>
    <w:rsid w:val="00E5395A"/>
    <w:rsid w:val="00E60CBA"/>
    <w:rsid w:val="00E852E1"/>
    <w:rsid w:val="00EB79D2"/>
    <w:rsid w:val="00EF2A0A"/>
    <w:rsid w:val="00EF72BA"/>
    <w:rsid w:val="00F00B20"/>
    <w:rsid w:val="00F07780"/>
    <w:rsid w:val="00F1663B"/>
    <w:rsid w:val="00F1751D"/>
    <w:rsid w:val="00F17788"/>
    <w:rsid w:val="00F17D72"/>
    <w:rsid w:val="00F36BE3"/>
    <w:rsid w:val="00F50BD7"/>
    <w:rsid w:val="00F5247C"/>
    <w:rsid w:val="00F8329F"/>
    <w:rsid w:val="00F87EFA"/>
    <w:rsid w:val="00F970D6"/>
    <w:rsid w:val="00FB3E8C"/>
    <w:rsid w:val="00FC6211"/>
    <w:rsid w:val="00FC7F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semiHidden/>
    <w:unhideWhenUsed/>
    <w:rsid w:val="00CA51BD"/>
    <w:rPr>
      <w:color w:val="0000FF"/>
      <w:u w:val="single"/>
    </w:rPr>
  </w:style>
  <w:style w:type="paragraph" w:styleId="EndnoteText">
    <w:name w:val="endnote text"/>
    <w:basedOn w:val="Normal"/>
    <w:link w:val="EndnoteTextChar"/>
    <w:uiPriority w:val="99"/>
    <w:semiHidden/>
    <w:unhideWhenUsed/>
    <w:rsid w:val="00CC5D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DA2"/>
    <w:rPr>
      <w:sz w:val="20"/>
      <w:szCs w:val="20"/>
    </w:rPr>
  </w:style>
  <w:style w:type="character" w:styleId="EndnoteReference">
    <w:name w:val="endnote reference"/>
    <w:basedOn w:val="DefaultParagraphFont"/>
    <w:uiPriority w:val="99"/>
    <w:semiHidden/>
    <w:unhideWhenUsed/>
    <w:rsid w:val="00CC5DA2"/>
    <w:rPr>
      <w:vertAlign w:val="superscript"/>
    </w:rPr>
  </w:style>
  <w:style w:type="character" w:styleId="CommentReference">
    <w:name w:val="annotation reference"/>
    <w:basedOn w:val="DefaultParagraphFont"/>
    <w:uiPriority w:val="99"/>
    <w:semiHidden/>
    <w:unhideWhenUsed/>
    <w:rsid w:val="00E3170C"/>
    <w:rPr>
      <w:sz w:val="16"/>
      <w:szCs w:val="16"/>
    </w:rPr>
  </w:style>
  <w:style w:type="paragraph" w:styleId="CommentText">
    <w:name w:val="annotation text"/>
    <w:basedOn w:val="Normal"/>
    <w:link w:val="CommentTextChar"/>
    <w:uiPriority w:val="99"/>
    <w:semiHidden/>
    <w:unhideWhenUsed/>
    <w:rsid w:val="00E3170C"/>
    <w:pPr>
      <w:spacing w:line="240" w:lineRule="auto"/>
    </w:pPr>
    <w:rPr>
      <w:sz w:val="20"/>
      <w:szCs w:val="20"/>
    </w:rPr>
  </w:style>
  <w:style w:type="character" w:customStyle="1" w:styleId="CommentTextChar">
    <w:name w:val="Comment Text Char"/>
    <w:basedOn w:val="DefaultParagraphFont"/>
    <w:link w:val="CommentText"/>
    <w:uiPriority w:val="99"/>
    <w:semiHidden/>
    <w:rsid w:val="00E3170C"/>
    <w:rPr>
      <w:sz w:val="20"/>
      <w:szCs w:val="20"/>
    </w:rPr>
  </w:style>
  <w:style w:type="paragraph" w:styleId="CommentSubject">
    <w:name w:val="annotation subject"/>
    <w:basedOn w:val="CommentText"/>
    <w:next w:val="CommentText"/>
    <w:link w:val="CommentSubjectChar"/>
    <w:uiPriority w:val="99"/>
    <w:semiHidden/>
    <w:unhideWhenUsed/>
    <w:rsid w:val="00E3170C"/>
    <w:rPr>
      <w:b/>
      <w:bCs/>
    </w:rPr>
  </w:style>
  <w:style w:type="character" w:customStyle="1" w:styleId="CommentSubjectChar">
    <w:name w:val="Comment Subject Char"/>
    <w:basedOn w:val="CommentTextChar"/>
    <w:link w:val="CommentSubject"/>
    <w:uiPriority w:val="99"/>
    <w:semiHidden/>
    <w:rsid w:val="00E3170C"/>
    <w:rPr>
      <w:b/>
      <w:bCs/>
      <w:sz w:val="20"/>
      <w:szCs w:val="20"/>
    </w:rPr>
  </w:style>
  <w:style w:type="paragraph" w:styleId="BalloonText">
    <w:name w:val="Balloon Text"/>
    <w:basedOn w:val="Normal"/>
    <w:link w:val="BalloonTextChar"/>
    <w:uiPriority w:val="99"/>
    <w:semiHidden/>
    <w:unhideWhenUsed/>
    <w:rsid w:val="00E317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70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2.xml><?xml version="1.0" encoding="utf-8"?>
<ds:datastoreItem xmlns:ds="http://schemas.openxmlformats.org/officeDocument/2006/customXml" ds:itemID="{53EDFDEE-8BC2-417B-87F4-A59F74F03EE0}">
  <ds:schemaRefs>
    <ds:schemaRef ds:uri="http://purl.org/dc/dcmitype/"/>
    <ds:schemaRef ds:uri="http://schemas.microsoft.com/office/2006/documentManagement/types"/>
    <ds:schemaRef ds:uri="http://schemas.microsoft.com/office/2006/metadata/properties"/>
    <ds:schemaRef ds:uri="http://schemas.openxmlformats.org/package/2006/metadata/core-properties"/>
    <ds:schemaRef ds:uri="http://purl.org/dc/elements/1.1/"/>
    <ds:schemaRef ds:uri="http://schemas.microsoft.com/office/infopath/2007/PartnerControls"/>
    <ds:schemaRef ds:uri="97209f56-d127-49f6-965f-70fc22126732"/>
    <ds:schemaRef ds:uri="1b2189cb-ccb6-4287-a69c-1cd833b0d4d4"/>
    <ds:schemaRef ds:uri="http://www.w3.org/XML/1998/namespace"/>
    <ds:schemaRef ds:uri="http://purl.org/dc/terms/"/>
  </ds:schemaRefs>
</ds:datastoreItem>
</file>

<file path=customXml/itemProps3.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B51AB4-11FA-4C16-87D4-FDBF65110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9</Pages>
  <Words>22256</Words>
  <Characters>126865</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22</cp:revision>
  <cp:lastPrinted>2022-04-30T23:04:00Z</cp:lastPrinted>
  <dcterms:created xsi:type="dcterms:W3CDTF">2022-04-30T21:47:00Z</dcterms:created>
  <dcterms:modified xsi:type="dcterms:W3CDTF">2022-05-01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